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6677C" w14:textId="17D842C6" w:rsidR="005D6905" w:rsidRPr="002A5EF6" w:rsidRDefault="00063626" w:rsidP="008B6524">
      <w:pPr>
        <w:pStyle w:val="papertitle"/>
        <w:spacing w:before="100" w:beforeAutospacing="1" w:after="100" w:afterAutospacing="1"/>
        <w:rPr>
          <w:color w:val="0070C0"/>
          <w:kern w:val="48"/>
        </w:rPr>
      </w:pPr>
      <w:r w:rsidRPr="002A5EF6">
        <w:rPr>
          <w:color w:val="0070C0"/>
          <w:kern w:val="48"/>
        </w:rPr>
        <w:t>Mining Online Sources to Analysis Socio-economic Impacts of Hamun Lake Desiccation</w:t>
      </w:r>
    </w:p>
    <w:p w14:paraId="75E1A9B0" w14:textId="77777777" w:rsidR="00FC779B" w:rsidRDefault="005D6905" w:rsidP="005D6905">
      <w:pPr>
        <w:pStyle w:val="Author"/>
        <w:spacing w:before="100" w:beforeAutospacing="1"/>
        <w:rPr>
          <w:sz w:val="18"/>
          <w:szCs w:val="18"/>
        </w:rPr>
      </w:pPr>
      <w:r>
        <w:rPr>
          <w:sz w:val="18"/>
          <w:szCs w:val="18"/>
        </w:rPr>
        <w:t>Mahdi Akbari</w:t>
      </w:r>
      <w:r w:rsidRPr="00F847A6">
        <w:rPr>
          <w:sz w:val="18"/>
          <w:szCs w:val="18"/>
        </w:rPr>
        <w:t xml:space="preserve"> </w:t>
      </w:r>
      <w:r w:rsidRPr="00F847A6">
        <w:rPr>
          <w:sz w:val="18"/>
          <w:szCs w:val="18"/>
        </w:rPr>
        <w:br/>
      </w:r>
      <w:r w:rsidRPr="00063626">
        <w:rPr>
          <w:sz w:val="18"/>
          <w:szCs w:val="18"/>
        </w:rPr>
        <w:t>Water, Energy and Environmental Engineering Research Unit, Faculty of Technology, University of Oulu, Finland</w:t>
      </w:r>
    </w:p>
    <w:p w14:paraId="742A7B3D" w14:textId="66A023A4" w:rsidR="00FC779B" w:rsidRDefault="00FC779B" w:rsidP="005D6905">
      <w:pPr>
        <w:pStyle w:val="Author"/>
        <w:spacing w:before="100" w:beforeAutospacing="1"/>
        <w:rPr>
          <w:rStyle w:val="Hyperlink"/>
          <w:sz w:val="18"/>
          <w:szCs w:val="18"/>
        </w:rPr>
      </w:pPr>
      <w:r w:rsidRPr="00FC779B">
        <w:rPr>
          <w:sz w:val="18"/>
          <w:szCs w:val="18"/>
        </w:rPr>
        <w:t xml:space="preserve">Gituhub address: </w:t>
      </w:r>
      <w:hyperlink r:id="rId8" w:history="1">
        <w:r w:rsidRPr="00C611E0">
          <w:rPr>
            <w:rStyle w:val="Hyperlink"/>
            <w:sz w:val="18"/>
            <w:szCs w:val="18"/>
          </w:rPr>
          <w:t>https://github.com/MahdiZizou/Hamun-Lake-NLP-project.git</w:t>
        </w:r>
      </w:hyperlink>
    </w:p>
    <w:p w14:paraId="28844862" w14:textId="7CA815A7" w:rsidR="00A3338D" w:rsidRPr="00A3338D" w:rsidRDefault="00A3338D" w:rsidP="00A3338D">
      <w:pPr>
        <w:pStyle w:val="Author"/>
        <w:spacing w:before="100" w:beforeAutospacing="1" w:after="0"/>
        <w:rPr>
          <w:sz w:val="18"/>
          <w:szCs w:val="18"/>
        </w:rPr>
      </w:pPr>
      <w:r w:rsidRPr="00A3338D">
        <w:rPr>
          <w:rStyle w:val="Hyperlink"/>
          <w:color w:val="auto"/>
          <w:sz w:val="18"/>
          <w:szCs w:val="18"/>
          <w:u w:val="none"/>
        </w:rPr>
        <w:t>Email:</w:t>
      </w:r>
    </w:p>
    <w:p w14:paraId="2EFCC62E" w14:textId="69A474F2" w:rsidR="005D6905" w:rsidRDefault="00784992" w:rsidP="00A3338D">
      <w:pPr>
        <w:pStyle w:val="Author"/>
        <w:spacing w:before="0"/>
        <w:rPr>
          <w:rStyle w:val="Hyperlink"/>
          <w:sz w:val="18"/>
          <w:szCs w:val="18"/>
        </w:rPr>
      </w:pPr>
      <w:hyperlink r:id="rId9" w:history="1">
        <w:r w:rsidR="005D6905" w:rsidRPr="00FC779B">
          <w:rPr>
            <w:rStyle w:val="Hyperlink"/>
            <w:sz w:val="18"/>
            <w:szCs w:val="18"/>
          </w:rPr>
          <w:t>mahdi.akbari@oulu.fi</w:t>
        </w:r>
      </w:hyperlink>
    </w:p>
    <w:p w14:paraId="2F208EA1" w14:textId="6B7E6DDE" w:rsidR="00A3338D" w:rsidRPr="00A3338D" w:rsidRDefault="00A3338D" w:rsidP="00A3338D">
      <w:pPr>
        <w:pStyle w:val="Author"/>
        <w:spacing w:before="100" w:beforeAutospacing="1" w:after="0"/>
        <w:rPr>
          <w:sz w:val="18"/>
          <w:szCs w:val="18"/>
        </w:rPr>
      </w:pPr>
      <w:r w:rsidRPr="00A3338D">
        <w:rPr>
          <w:rStyle w:val="Hyperlink"/>
          <w:color w:val="auto"/>
          <w:sz w:val="18"/>
          <w:szCs w:val="18"/>
          <w:u w:val="none"/>
        </w:rPr>
        <w:t>ORCID iDs:</w:t>
      </w:r>
    </w:p>
    <w:p w14:paraId="4FDDE082" w14:textId="7E0FFE99" w:rsidR="00A3338D" w:rsidRPr="00A3338D" w:rsidRDefault="00A3338D" w:rsidP="00A3338D">
      <w:pPr>
        <w:pStyle w:val="Author"/>
        <w:spacing w:before="0" w:after="0"/>
        <w:rPr>
          <w:color w:val="0563C1" w:themeColor="hyperlink"/>
          <w:sz w:val="18"/>
          <w:szCs w:val="18"/>
          <w:u w:val="single"/>
          <w:lang w:val="fi-FI"/>
        </w:rPr>
      </w:pPr>
      <w:r w:rsidRPr="00A3338D">
        <w:rPr>
          <w:sz w:val="18"/>
          <w:szCs w:val="18"/>
          <w:lang w:val="fi-FI"/>
        </w:rPr>
        <w:t xml:space="preserve">Mahdi Akbari: </w:t>
      </w:r>
      <w:hyperlink r:id="rId10" w:history="1">
        <w:r w:rsidRPr="0012443A">
          <w:rPr>
            <w:rStyle w:val="Hyperlink"/>
            <w:sz w:val="18"/>
            <w:szCs w:val="18"/>
            <w:lang w:val="fi-FI"/>
          </w:rPr>
          <w:t>https://orcid.org/0000-0002-6598-9994</w:t>
        </w:r>
      </w:hyperlink>
    </w:p>
    <w:p w14:paraId="4BDF7295" w14:textId="460884DD" w:rsidR="00A3338D" w:rsidRPr="00A3338D" w:rsidRDefault="00A3338D" w:rsidP="00A3338D">
      <w:pPr>
        <w:pStyle w:val="Author"/>
        <w:spacing w:before="0"/>
        <w:rPr>
          <w:sz w:val="18"/>
          <w:szCs w:val="18"/>
          <w:lang w:val="fi-FI"/>
        </w:rPr>
      </w:pPr>
    </w:p>
    <w:p w14:paraId="1C3E6DDD" w14:textId="77777777" w:rsidR="00D7522C" w:rsidRPr="00A3338D" w:rsidRDefault="00D7522C" w:rsidP="00CA4392">
      <w:pPr>
        <w:pStyle w:val="Author"/>
        <w:spacing w:before="100" w:beforeAutospacing="1" w:after="100" w:afterAutospacing="1" w:line="120" w:lineRule="auto"/>
        <w:rPr>
          <w:sz w:val="16"/>
          <w:szCs w:val="16"/>
          <w:lang w:val="fi-FI"/>
        </w:rPr>
        <w:sectPr w:rsidR="00D7522C" w:rsidRPr="00A3338D" w:rsidSect="003B4E04">
          <w:footerReference w:type="first" r:id="rId11"/>
          <w:pgSz w:w="11906" w:h="16838" w:code="9"/>
          <w:pgMar w:top="540" w:right="893" w:bottom="1440" w:left="893" w:header="720" w:footer="720" w:gutter="0"/>
          <w:cols w:space="720"/>
          <w:titlePg/>
          <w:docGrid w:linePitch="360"/>
        </w:sectPr>
      </w:pPr>
    </w:p>
    <w:p w14:paraId="22096FB5" w14:textId="77777777" w:rsidR="005D6905" w:rsidRPr="00A3338D" w:rsidRDefault="005D6905" w:rsidP="00BD670B">
      <w:pPr>
        <w:pStyle w:val="Author"/>
        <w:spacing w:before="100" w:beforeAutospacing="1"/>
        <w:rPr>
          <w:sz w:val="18"/>
          <w:szCs w:val="18"/>
          <w:lang w:val="fi-FI"/>
        </w:rPr>
      </w:pPr>
    </w:p>
    <w:p w14:paraId="5F0F43F9" w14:textId="77777777" w:rsidR="00447BB9" w:rsidRPr="00A3338D" w:rsidRDefault="00BD670B" w:rsidP="005D6905">
      <w:pPr>
        <w:pStyle w:val="Author"/>
        <w:spacing w:before="100" w:beforeAutospacing="1"/>
        <w:jc w:val="both"/>
        <w:rPr>
          <w:lang w:val="fi-FI"/>
        </w:rPr>
      </w:pPr>
      <w:r w:rsidRPr="00A3338D">
        <w:rPr>
          <w:sz w:val="18"/>
          <w:szCs w:val="18"/>
          <w:lang w:val="fi-FI"/>
        </w:rPr>
        <w:br w:type="column"/>
      </w:r>
      <w:r w:rsidR="00447BB9" w:rsidRPr="00A3338D">
        <w:rPr>
          <w:lang w:val="fi-FI"/>
        </w:rPr>
        <w:t xml:space="preserve"> </w:t>
      </w:r>
    </w:p>
    <w:p w14:paraId="67AFA3C3" w14:textId="77777777" w:rsidR="009F1D79" w:rsidRPr="00A3338D" w:rsidRDefault="009F1D79">
      <w:pPr>
        <w:rPr>
          <w:lang w:val="fi-FI"/>
        </w:rPr>
        <w:sectPr w:rsidR="009F1D79" w:rsidRPr="00A3338D" w:rsidSect="003B4E04">
          <w:type w:val="continuous"/>
          <w:pgSz w:w="11906" w:h="16838" w:code="9"/>
          <w:pgMar w:top="450" w:right="893" w:bottom="1440" w:left="893" w:header="720" w:footer="720" w:gutter="0"/>
          <w:cols w:num="3" w:space="720"/>
          <w:docGrid w:linePitch="360"/>
        </w:sectPr>
      </w:pPr>
    </w:p>
    <w:p w14:paraId="582A56CA" w14:textId="77777777" w:rsidR="009303D9" w:rsidRPr="00A3338D" w:rsidRDefault="00BD670B">
      <w:pPr>
        <w:rPr>
          <w:lang w:val="fi-FI"/>
        </w:rPr>
        <w:sectPr w:rsidR="009303D9" w:rsidRPr="00A3338D" w:rsidSect="003B4E04">
          <w:type w:val="continuous"/>
          <w:pgSz w:w="11906" w:h="16838" w:code="9"/>
          <w:pgMar w:top="450" w:right="893" w:bottom="1440" w:left="893" w:header="720" w:footer="720" w:gutter="0"/>
          <w:cols w:num="3" w:space="720"/>
          <w:docGrid w:linePitch="360"/>
        </w:sectPr>
      </w:pPr>
      <w:r w:rsidRPr="00A3338D">
        <w:rPr>
          <w:lang w:val="fi-FI"/>
        </w:rPr>
        <w:br w:type="column"/>
      </w:r>
    </w:p>
    <w:p w14:paraId="6B507340" w14:textId="098C7C29" w:rsidR="004D72B5" w:rsidRPr="00415AD4" w:rsidRDefault="009303D9" w:rsidP="002E0D98">
      <w:pPr>
        <w:pStyle w:val="BodyText0"/>
        <w:rPr>
          <w:lang w:val="x-none"/>
        </w:rPr>
      </w:pPr>
      <w:r w:rsidRPr="00375E68">
        <w:rPr>
          <w:b/>
          <w:bCs/>
          <w:color w:val="0070C0"/>
        </w:rPr>
        <w:t>Abstract</w:t>
      </w:r>
      <w:r>
        <w:t>—</w:t>
      </w:r>
      <w:r w:rsidR="005C1B1D" w:rsidRPr="005C1B1D">
        <w:t xml:space="preserve"> </w:t>
      </w:r>
      <w:r w:rsidR="009B134A">
        <w:t xml:space="preserve">Desiccation of </w:t>
      </w:r>
      <w:proofErr w:type="spellStart"/>
      <w:r w:rsidR="009B134A">
        <w:t>Hamun</w:t>
      </w:r>
      <w:proofErr w:type="spellEnd"/>
      <w:r w:rsidR="009B134A">
        <w:t xml:space="preserve"> Lake</w:t>
      </w:r>
      <w:r w:rsidR="002E0D98">
        <w:t>,</w:t>
      </w:r>
      <w:r w:rsidR="009B134A">
        <w:t xml:space="preserve"> in </w:t>
      </w:r>
      <w:proofErr w:type="spellStart"/>
      <w:r w:rsidR="002E0D98">
        <w:t>Sistan</w:t>
      </w:r>
      <w:proofErr w:type="spellEnd"/>
      <w:r w:rsidR="002E0D98">
        <w:t xml:space="preserve"> region, </w:t>
      </w:r>
      <w:r w:rsidR="009B134A">
        <w:t xml:space="preserve">has led into unemployment in </w:t>
      </w:r>
      <w:r w:rsidR="002E0D98">
        <w:t xml:space="preserve">the </w:t>
      </w:r>
      <w:r w:rsidR="009B134A">
        <w:t xml:space="preserve">region. </w:t>
      </w:r>
      <w:proofErr w:type="spellStart"/>
      <w:r w:rsidR="009B134A">
        <w:t>Sistan</w:t>
      </w:r>
      <w:proofErr w:type="spellEnd"/>
      <w:r w:rsidR="009B134A">
        <w:t xml:space="preserve"> region is very controversial region in border of Iran and Afghanistan affected by terrorism activities in recent years. Economic and medical consequences of </w:t>
      </w:r>
      <w:proofErr w:type="spellStart"/>
      <w:r w:rsidR="009B134A">
        <w:t>Hamun</w:t>
      </w:r>
      <w:proofErr w:type="spellEnd"/>
      <w:r w:rsidR="009B134A">
        <w:t xml:space="preserve"> Lake desiccation are discussed a lot in literature</w:t>
      </w:r>
      <w:r w:rsidR="00A3338D">
        <w:t xml:space="preserve"> and media of Iran</w:t>
      </w:r>
      <w:r w:rsidR="009B134A">
        <w:t xml:space="preserve">. </w:t>
      </w:r>
      <w:r w:rsidR="005C1B1D">
        <w:t xml:space="preserve">Social media in crisis situations, such as </w:t>
      </w:r>
      <w:r w:rsidR="009B134A">
        <w:t>environmental</w:t>
      </w:r>
      <w:r w:rsidR="005C1B1D">
        <w:t xml:space="preserve">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w:t>
      </w:r>
      <w:r w:rsidR="009B134A">
        <w:t xml:space="preserve">to study how Twitter users have reacted to desiccation of </w:t>
      </w:r>
      <w:proofErr w:type="spellStart"/>
      <w:r w:rsidR="009B134A">
        <w:t>Hamun</w:t>
      </w:r>
      <w:proofErr w:type="spellEnd"/>
      <w:r w:rsidR="009B134A">
        <w:t xml:space="preserve"> Lake</w:t>
      </w:r>
      <w:r w:rsidR="005C1B1D">
        <w:t xml:space="preserve">. We </w:t>
      </w:r>
      <w:r w:rsidR="009B134A">
        <w:t xml:space="preserve">analyzed frequency of words in tweets to </w:t>
      </w:r>
      <w:r w:rsidR="00A3338D">
        <w:t>gain</w:t>
      </w:r>
      <w:r w:rsidR="009B134A">
        <w:t xml:space="preserve"> insight on what </w:t>
      </w:r>
      <w:r w:rsidR="00A3338D">
        <w:t xml:space="preserve">aspect of </w:t>
      </w:r>
      <w:proofErr w:type="spellStart"/>
      <w:r w:rsidR="00A3338D">
        <w:t>Hamun</w:t>
      </w:r>
      <w:proofErr w:type="spellEnd"/>
      <w:r w:rsidR="00A3338D">
        <w:t xml:space="preserve"> Lake</w:t>
      </w:r>
      <w:r w:rsidR="00A3338D">
        <w:t xml:space="preserve"> is </w:t>
      </w:r>
      <w:r w:rsidR="009B134A">
        <w:t>more important for users</w:t>
      </w:r>
      <w:r w:rsidR="005C1B1D">
        <w:t>.</w:t>
      </w:r>
      <w:r w:rsidR="009B134A">
        <w:t xml:space="preserve"> Also, we applied some other Natural Language Processing techniques such as </w:t>
      </w:r>
      <w:r w:rsidR="009B134A" w:rsidRPr="009B134A">
        <w:t xml:space="preserve">sentiment analysis, </w:t>
      </w:r>
      <w:r w:rsidR="002E0D98">
        <w:t>l</w:t>
      </w:r>
      <w:r w:rsidR="009B134A" w:rsidRPr="009B134A">
        <w:t xml:space="preserve">exical categorization and </w:t>
      </w:r>
      <w:r w:rsidR="002E0D98">
        <w:t>s</w:t>
      </w:r>
      <w:r w:rsidR="009B134A" w:rsidRPr="009B134A">
        <w:t>emantic analysis</w:t>
      </w:r>
      <w:r w:rsidR="002E0D98">
        <w:t xml:space="preserve">. </w:t>
      </w:r>
      <w:r w:rsidR="005C1B1D">
        <w:t>The results showed that</w:t>
      </w:r>
      <w:r w:rsidR="002E0D98">
        <w:t xml:space="preserve"> twitter users reacted to Kamal-Khan dam inauguration majorly because this dam can affect </w:t>
      </w:r>
      <w:proofErr w:type="spellStart"/>
      <w:r w:rsidR="002E0D98">
        <w:t>Hamun</w:t>
      </w:r>
      <w:proofErr w:type="spellEnd"/>
      <w:r w:rsidR="002E0D98">
        <w:t xml:space="preserve"> Lake considerably by cutting inflow to this lake</w:t>
      </w:r>
      <w:r w:rsidR="005C1B1D">
        <w:t>.</w:t>
      </w:r>
      <w:r w:rsidR="002E0D98">
        <w:t xml:space="preserve"> Also, sentiment analysis of tweets revealed that negative feeling is more probable in retrieved tweets related to </w:t>
      </w:r>
      <w:proofErr w:type="spellStart"/>
      <w:r w:rsidR="002E0D98">
        <w:t>Hamun</w:t>
      </w:r>
      <w:proofErr w:type="spellEnd"/>
      <w:r w:rsidR="002E0D98">
        <w:t xml:space="preserve"> Lake and </w:t>
      </w:r>
      <w:proofErr w:type="spellStart"/>
      <w:r w:rsidR="002E0D98">
        <w:t>Sistan</w:t>
      </w:r>
      <w:proofErr w:type="spellEnd"/>
      <w:r w:rsidR="002E0D98">
        <w:t xml:space="preserve"> Region. Lexical categorization of tweets showed how economic consequences of </w:t>
      </w:r>
      <w:proofErr w:type="spellStart"/>
      <w:r w:rsidR="002E0D98">
        <w:t>Hamun</w:t>
      </w:r>
      <w:proofErr w:type="spellEnd"/>
      <w:r w:rsidR="002E0D98">
        <w:t xml:space="preserve"> lake desiccation is reflected in tweets. Finally, semantic analysis of online sources using Google search engine showed that </w:t>
      </w:r>
      <w:r w:rsidR="002E0D98" w:rsidRPr="002E0D98">
        <w:t xml:space="preserve">“Desiccation of </w:t>
      </w:r>
      <w:proofErr w:type="spellStart"/>
      <w:r w:rsidR="002E0D98" w:rsidRPr="002E0D98">
        <w:t>Hamun</w:t>
      </w:r>
      <w:proofErr w:type="spellEnd"/>
      <w:r w:rsidR="002E0D98" w:rsidRPr="002E0D98">
        <w:t xml:space="preserve"> Lake”, “Fishing halt” and “Dust in </w:t>
      </w:r>
      <w:proofErr w:type="spellStart"/>
      <w:r w:rsidR="002E0D98" w:rsidRPr="002E0D98">
        <w:t>Zabol</w:t>
      </w:r>
      <w:proofErr w:type="spellEnd"/>
      <w:r w:rsidR="002E0D98" w:rsidRPr="002E0D98">
        <w:t>”</w:t>
      </w:r>
      <w:r w:rsidR="002E0D98">
        <w:t xml:space="preserve"> has most similarity using </w:t>
      </w:r>
      <w:proofErr w:type="spellStart"/>
      <w:r w:rsidR="002E0D98" w:rsidRPr="002E0D98">
        <w:t>WebJaccard</w:t>
      </w:r>
      <w:proofErr w:type="spellEnd"/>
      <w:r w:rsidR="002E0D98" w:rsidRPr="002E0D98">
        <w:t xml:space="preserve"> similarity index</w:t>
      </w:r>
      <w:r w:rsidR="002E0D98">
        <w:t xml:space="preserve">. This </w:t>
      </w:r>
      <w:r w:rsidR="00A3338D">
        <w:t xml:space="preserve">similarity </w:t>
      </w:r>
      <w:r w:rsidR="002E0D98">
        <w:t xml:space="preserve">shows how </w:t>
      </w:r>
      <w:proofErr w:type="spellStart"/>
      <w:r w:rsidR="002E0D98">
        <w:t>Hamun</w:t>
      </w:r>
      <w:proofErr w:type="spellEnd"/>
      <w:r w:rsidR="002E0D98">
        <w:t xml:space="preserve"> Lake desiccation has led </w:t>
      </w:r>
      <w:r w:rsidR="00A3338D">
        <w:t>in</w:t>
      </w:r>
      <w:r w:rsidR="002E0D98">
        <w:t xml:space="preserve">to dust </w:t>
      </w:r>
      <w:r w:rsidR="00A3338D">
        <w:t xml:space="preserve">problem </w:t>
      </w:r>
      <w:r w:rsidR="002E0D98">
        <w:t xml:space="preserve">in </w:t>
      </w:r>
      <w:proofErr w:type="spellStart"/>
      <w:r w:rsidR="002E0D98">
        <w:t>Zabol</w:t>
      </w:r>
      <w:proofErr w:type="spellEnd"/>
      <w:r w:rsidR="002E0D98">
        <w:t xml:space="preserve">, the closest city to </w:t>
      </w:r>
      <w:proofErr w:type="spellStart"/>
      <w:r w:rsidR="002E0D98">
        <w:t>Hamun</w:t>
      </w:r>
      <w:proofErr w:type="spellEnd"/>
      <w:r w:rsidR="002E0D98">
        <w:t xml:space="preserve"> Lake, and unemployment in the </w:t>
      </w:r>
      <w:proofErr w:type="spellStart"/>
      <w:r w:rsidR="002E0D98">
        <w:t>Sistan</w:t>
      </w:r>
      <w:proofErr w:type="spellEnd"/>
      <w:r w:rsidR="002E0D98">
        <w:t xml:space="preserve"> region. </w:t>
      </w:r>
    </w:p>
    <w:p w14:paraId="08623F5C" w14:textId="466FA07B" w:rsidR="009303D9" w:rsidRPr="004D72B5" w:rsidRDefault="004D72B5" w:rsidP="00375E68">
      <w:pPr>
        <w:pStyle w:val="BodyText0"/>
      </w:pPr>
      <w:r w:rsidRPr="00375E68">
        <w:rPr>
          <w:b/>
          <w:bCs/>
          <w:color w:val="0070C0"/>
        </w:rPr>
        <w:t>Keywords</w:t>
      </w:r>
      <w:r w:rsidRPr="004D72B5">
        <w:t>—</w:t>
      </w:r>
      <w:r w:rsidR="00B82601">
        <w:t xml:space="preserve"> </w:t>
      </w:r>
      <w:r w:rsidR="00DA5C2E" w:rsidRPr="00375E68">
        <w:rPr>
          <w:i/>
          <w:iCs/>
          <w:sz w:val="18"/>
          <w:szCs w:val="18"/>
        </w:rPr>
        <w:t xml:space="preserve">Twitter API, </w:t>
      </w:r>
      <w:r w:rsidR="00375E68">
        <w:rPr>
          <w:i/>
          <w:iCs/>
          <w:sz w:val="18"/>
          <w:szCs w:val="18"/>
        </w:rPr>
        <w:t xml:space="preserve">Google API, </w:t>
      </w:r>
      <w:r w:rsidR="00016CAB" w:rsidRPr="00375E68">
        <w:rPr>
          <w:i/>
          <w:iCs/>
          <w:sz w:val="18"/>
          <w:szCs w:val="18"/>
        </w:rPr>
        <w:t xml:space="preserve">NLTK, </w:t>
      </w:r>
      <w:proofErr w:type="spellStart"/>
      <w:r w:rsidR="00016CAB" w:rsidRPr="00375E68">
        <w:rPr>
          <w:i/>
          <w:iCs/>
          <w:sz w:val="18"/>
          <w:szCs w:val="18"/>
        </w:rPr>
        <w:t>WordCloud</w:t>
      </w:r>
      <w:proofErr w:type="spellEnd"/>
      <w:r w:rsidR="00016CAB" w:rsidRPr="00375E68">
        <w:rPr>
          <w:i/>
          <w:iCs/>
          <w:sz w:val="18"/>
          <w:szCs w:val="18"/>
        </w:rPr>
        <w:t xml:space="preserve">, SentiStrength, Empath Client, </w:t>
      </w:r>
      <w:proofErr w:type="spellStart"/>
      <w:r w:rsidR="00016CAB" w:rsidRPr="00375E68">
        <w:rPr>
          <w:i/>
          <w:iCs/>
          <w:sz w:val="18"/>
          <w:szCs w:val="18"/>
        </w:rPr>
        <w:t>WebJaccard</w:t>
      </w:r>
      <w:proofErr w:type="spellEnd"/>
      <w:r w:rsidR="00016CAB" w:rsidRPr="00375E68">
        <w:rPr>
          <w:i/>
          <w:iCs/>
          <w:sz w:val="18"/>
          <w:szCs w:val="18"/>
        </w:rPr>
        <w:t xml:space="preserve"> Similarity</w:t>
      </w:r>
      <w:r w:rsidR="00016CAB" w:rsidRPr="00375E68">
        <w:rPr>
          <w:sz w:val="18"/>
          <w:szCs w:val="18"/>
        </w:rPr>
        <w:t xml:space="preserve"> </w:t>
      </w:r>
      <w:r w:rsidR="00DA5C2E" w:rsidRPr="00375E68">
        <w:rPr>
          <w:sz w:val="18"/>
          <w:szCs w:val="18"/>
        </w:rPr>
        <w:t xml:space="preserve"> </w:t>
      </w:r>
    </w:p>
    <w:p w14:paraId="7B24378E" w14:textId="6C015D60" w:rsidR="006722C9" w:rsidRPr="006722C9" w:rsidRDefault="006722C9" w:rsidP="006722C9">
      <w:pPr>
        <w:pStyle w:val="Heading1"/>
      </w:pPr>
      <w:r w:rsidRPr="006722C9">
        <w:t>Introduction</w:t>
      </w:r>
    </w:p>
    <w:p w14:paraId="7BD89E62" w14:textId="4FAB5D2C" w:rsidR="009A4198" w:rsidRPr="002A5EF6" w:rsidRDefault="009A4198" w:rsidP="002A5EF6">
      <w:pPr>
        <w:pStyle w:val="BodyText0"/>
      </w:pPr>
      <w:r w:rsidRPr="002A5EF6">
        <w:t xml:space="preserve">Desiccation of water bodies due to drought or anthropogenic activities is a widespread phenomenon such as </w:t>
      </w:r>
      <w:r w:rsidRPr="002A5EF6">
        <w:t xml:space="preserve">Caspian Sea Marginal Gulfs </w:t>
      </w:r>
      <w:r w:rsidRPr="002A5EF6">
        <w:fldChar w:fldCharType="begin" w:fldLock="1"/>
      </w:r>
      <w:r w:rsidRPr="002A5EF6">
        <w:instrText>ADDIN CSL_CITATION {"citationItems":[{"id":"ITEM-1","itemData":{"abstract":"During the past three decades, sea water level (SWL) in the Caspian Sea has declined by about 2 m and sea area has decreased by about 15,000 km2. This has affected coastal communities, the environment and economically important gulfs of the sea (e.g. Dead Kultuk). To assess the effects of coastline change and evaluate zones vulnerable to desiccation, we simulated SWL using total inflow from feeder rivers and precipitation and evaporation over the sea. We determined potential vulnerable areas of the sea over the past 80 years by comparing the minimum and maximum annual water body maps (for 1977 and 1995). We then determined the linear regression between SWL rise and covered potential vulnerable area (CVA), using annual normalised difference water index (NDWI) maps and SWL data from 1977 to 2018. Combining SWL-CVA regression and SWL simulation model enabled us to determine desiccated areas in different regions of the Caspian Sea due to changes in precipitation, evaporation and total inflow. The results showed that 25,000 km2 of the sea is potentially vulnerable to SWL fluctuations in terms of desiccation, with 70% of this vulnerable area located in Kazakhstan. Potential vulnerable area per kilometre coastline was found to be 6 km2 in Kazakhstan, 4 km2 in Russia, 4 km2 in Iran, 1.5 km2 in Azerbaijan and 1 km2 in Turkmenistan. The results also indicated that SWL in the Caspian Sea is sensitive to evaporation and that e.g. a 37.5 mm decrease in mean annual net precipitation would lead to a 1875 km2 decrease in the sea area, while a 1 km3 decrease in mean annual inflow would lead to a 1400 km2 decrease in the sea area. Thus the developed framework enabled the spatial consequences of changes in water balance parameters on sea area to be quantified. It can be used to assess future changes in SWL and sea area due to anthropogenic activities and climate change.","author":[{"dropping-particle":"","family":"Akbari","given":"Mahdi","non-dropping-particle":"","parse-names":false,"suffix":""},{"dropping-particle":"","family":"Baubekova","given":"Aziza","non-dropping-particle":"","parse-names":false,"suffix":""},{"dropping-particle":"","family":"Roozbahani","given":"Amin","non-dropping-particle":"","parse-names":false,"suffix":""},{"dropping-particle":"","family":"Gafurov","given":"Abror","non-dropping-particle":"","parse-names":false,"suffix":""},{"dropping-particle":"","family":"Shiklomanov","given":"Alexander","non-dropping-particle":"","parse-names":false,"suffix":""},{"dropping-particle":"","family":"Rasouli","given":"Kabir","non-dropping-particle":"","parse-names":false,"suffix":""},{"dropping-particle":"","family":"Ivkina","given":"Natalya","non-dropping-particle":"","parse-names":false,"suffix":""},{"dropping-particle":"","family":"Kløve","given":"Bjørn","non-dropping-particle":"","parse-names":false,"suffix":""},{"dropping-particle":"","family":"Haghighi","given":"Ali Torabi","non-dropping-particle":"","parse-names":false,"suffix":""}],"container-title":"Environmental Research Letters","id":"ITEM-1","issued":{"date-parts":[["2020"]]},"title":"Vulnerability of the Caspian Sea shoreline to changes in hydrology and climate","type":"article-journal"},"uris":["http://www.mendeley.com/documents/?uuid=8436d60d-0f7d-488f-8ed6-f062285a15c4"]}],"mendeley":{"formattedCitation":"[1]","plainTextFormattedCitation":"[1]","previouslyFormattedCitation":"[1]"},"properties":{"noteIndex":0},"schema":"https://github.com/citation-style-language/schema/raw/master/csl-citation.json"}</w:instrText>
      </w:r>
      <w:r w:rsidRPr="002A5EF6">
        <w:fldChar w:fldCharType="separate"/>
      </w:r>
      <w:r w:rsidRPr="002A5EF6">
        <w:rPr>
          <w:noProof/>
        </w:rPr>
        <w:t>[1]</w:t>
      </w:r>
      <w:r w:rsidRPr="002A5EF6">
        <w:fldChar w:fldCharType="end"/>
      </w:r>
      <w:r w:rsidRPr="002A5EF6">
        <w:t xml:space="preserve"> and Aral Sea </w:t>
      </w:r>
      <w:r w:rsidRPr="002A5EF6">
        <w:fldChar w:fldCharType="begin" w:fldLock="1"/>
      </w:r>
      <w:r w:rsidRPr="002A5EF6">
        <w:instrText>ADDIN CSL_CITATION {"citationItems":[{"id":"ITEM-1","itemData":{"author":[{"dropping-particle":"","family":"AghaKouchak","given":"Amir","non-dropping-particle":"","parse-names":false,"suffix":""},{"dropping-particle":"","family":"Norouzi","given":"Hamid","non-dropping-particle":"","parse-names":false,"suffix":""},{"dropping-particle":"","family":"Madani","given":"Kaveh","non-dropping-particle":"","parse-names":false,"suffix":""},{"dropping-particle":"","family":"Mirchi","given":"Ali","non-dropping-particle":"","parse-names":false,"suffix":""},{"dropping-particle":"","family":"Azarderakhsh","given":"Marzi","non-dropping-particle":"","parse-names":false,"suffix":""},{"dropping-particle":"","family":"Nazemi","given":"Ali","non-dropping-particle":"","parse-names":false,"suffix":""},{"dropping-particle":"","family":"Nasrollahi","given":"Nasrin","non-dropping-particle":"","parse-names":false,"suffix":""},{"dropping-particle":"","family":"Farahmand","given":"Alireza","non-dropping-particle":"","parse-names":false,"suffix":""},{"dropping-particle":"","family":"Mehran","given":"Ali","non-dropping-particle":"","parse-names":false,"suffix":""},{"dropping-particle":"","family":"Hasanzadeh","given":"Elmira","non-dropping-particle":"","parse-names":false,"suffix":""}],"container-title":"Journal of Great Lakes Research","id":"ITEM-1","issue":"1","issued":{"date-parts":[["2015"]]},"page":"307-311","publisher":"Elsevier","title":"Aral Sea syndrome desiccates Lake Urmia: call for action","type":"article-journal","volume":"41"},"uris":["http://www.mendeley.com/documents/?uuid=387568c1-7897-45d8-8443-f2ac7ae3a7c1"]}],"mendeley":{"formattedCitation":"[2]","plainTextFormattedCitation":"[2]","previouslyFormattedCitation":"[2]"},"properties":{"noteIndex":0},"schema":"https://github.com/citation-style-language/schema/raw/master/csl-citation.json"}</w:instrText>
      </w:r>
      <w:r w:rsidRPr="002A5EF6">
        <w:fldChar w:fldCharType="separate"/>
      </w:r>
      <w:r w:rsidRPr="002A5EF6">
        <w:rPr>
          <w:noProof/>
        </w:rPr>
        <w:t>[2]</w:t>
      </w:r>
      <w:r w:rsidRPr="002A5EF6">
        <w:fldChar w:fldCharType="end"/>
      </w:r>
      <w:r w:rsidRPr="002A5EF6">
        <w:t xml:space="preserve"> in Eurasia, and </w:t>
      </w:r>
      <w:proofErr w:type="spellStart"/>
      <w:r w:rsidRPr="002A5EF6">
        <w:t>Hamun</w:t>
      </w:r>
      <w:proofErr w:type="spellEnd"/>
      <w:r w:rsidRPr="002A5EF6">
        <w:t xml:space="preserve"> Lake </w:t>
      </w:r>
      <w:r w:rsidRPr="002A5EF6">
        <w:fldChar w:fldCharType="begin" w:fldLock="1"/>
      </w:r>
      <w:r w:rsidRPr="002A5EF6">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2A5EF6">
        <w:fldChar w:fldCharType="separate"/>
      </w:r>
      <w:r w:rsidRPr="002A5EF6">
        <w:rPr>
          <w:noProof/>
        </w:rPr>
        <w:t>[3]</w:t>
      </w:r>
      <w:r w:rsidRPr="002A5EF6">
        <w:fldChar w:fldCharType="end"/>
      </w:r>
      <w:r w:rsidRPr="002A5EF6">
        <w:t xml:space="preserve"> and Urmia Lake </w:t>
      </w:r>
      <w:r w:rsidRPr="002A5EF6">
        <w:fldChar w:fldCharType="begin" w:fldLock="1"/>
      </w:r>
      <w:r w:rsidRPr="002A5EF6">
        <w:instrText>ADDIN CSL_CITATION {"citationItems":[{"id":"ITEM-1","itemData":{"author":[{"dropping-particle":"","family":"Akbari","given":"Mahdi","non-dropping-particle":"","parse-names":false,"suffix":""},{"dropping-particle":"","family":"Torabi Haghighi","given":"Ali","non-dropping-particle":"","parse-names":false,"suffix":""},{"dropping-particle":"","family":"Aghayi","given":"Mohammad Mahdi","non-dropping-particle":"","parse-names":false,"suffix":""},{"dropping-particle":"","family":"Javadian","given":"Mostafa","non-dropping-particle":"","parse-names":false,"suffix":""},{"dropping-particle":"","family":"Tajrishy","given":"Masoud","non-dropping-particle":"","parse-names":false,"suffix":""},{"dropping-particle":"","family":"Kløve","given":"Bjørn","non-dropping-particle":"","parse-names":false,"suffix":""}],"container-title":"Water","id":"ITEM-1","issue":"8","issued":{"date-parts":[["2019"]]},"page":"1624","publisher":"Multidisciplinary Digital Publishing Institute","title":"Assimilation of satellite-based data for hydrological mapping of precipitation and direct runoff coefficient for the Lake Urmia Basin in Iran","type":"article-journal","volume":"11"},"uris":["http://www.mendeley.com/documents/?uuid=8863043f-f057-41f8-b7fe-9c9c6d2f9155"]}],"mendeley":{"formattedCitation":"[4]","plainTextFormattedCitation":"[4]","previouslyFormattedCitation":"[4]"},"properties":{"noteIndex":0},"schema":"https://github.com/citation-style-language/schema/raw/master/csl-citation.json"}</w:instrText>
      </w:r>
      <w:r w:rsidRPr="002A5EF6">
        <w:fldChar w:fldCharType="separate"/>
      </w:r>
      <w:r w:rsidRPr="002A5EF6">
        <w:rPr>
          <w:noProof/>
        </w:rPr>
        <w:t>[4]</w:t>
      </w:r>
      <w:r w:rsidRPr="002A5EF6">
        <w:fldChar w:fldCharType="end"/>
      </w:r>
      <w:r w:rsidRPr="002A5EF6">
        <w:t xml:space="preserve"> in Iran. This phenomenon has environmental and economic consequences.</w:t>
      </w:r>
    </w:p>
    <w:p w14:paraId="1DBD554E" w14:textId="01E38BEC" w:rsidR="008C5BDC" w:rsidRPr="00A06BC9" w:rsidRDefault="009A4198" w:rsidP="000D7196">
      <w:pPr>
        <w:pStyle w:val="BodyText0"/>
      </w:pPr>
      <w:proofErr w:type="spellStart"/>
      <w:r w:rsidRPr="00A06BC9">
        <w:t>Hamun</w:t>
      </w:r>
      <w:proofErr w:type="spellEnd"/>
      <w:r w:rsidRPr="00A06BC9">
        <w:t xml:space="preserve"> Lake </w:t>
      </w:r>
      <w:r w:rsidR="000D7196">
        <w:t xml:space="preserve">is </w:t>
      </w:r>
      <w:r w:rsidRPr="00A06BC9">
        <w:t xml:space="preserve">located on the Iran-Afghanistan border in the </w:t>
      </w:r>
      <w:proofErr w:type="spellStart"/>
      <w:r w:rsidRPr="00A06BC9">
        <w:t>Sistan</w:t>
      </w:r>
      <w:proofErr w:type="spellEnd"/>
      <w:r w:rsidRPr="00A06BC9">
        <w:t xml:space="preserve"> region (</w:t>
      </w:r>
      <w:r w:rsidR="00A06BC9" w:rsidRPr="00A06BC9">
        <w:fldChar w:fldCharType="begin"/>
      </w:r>
      <w:r w:rsidR="00A06BC9" w:rsidRPr="00A06BC9">
        <w:instrText xml:space="preserve"> REF _Ref56087195 \h  \* MERGEFORMAT </w:instrText>
      </w:r>
      <w:r w:rsidR="00A06BC9" w:rsidRPr="00A06BC9">
        <w:fldChar w:fldCharType="separate"/>
      </w:r>
      <w:r w:rsidR="00306D70" w:rsidRPr="00147A6E">
        <w:t xml:space="preserve">Figure </w:t>
      </w:r>
      <w:r w:rsidR="00306D70">
        <w:t>1</w:t>
      </w:r>
      <w:r w:rsidR="00A06BC9" w:rsidRPr="00A06BC9">
        <w:fldChar w:fldCharType="end"/>
      </w:r>
      <w:r w:rsidR="008C5BDC" w:rsidRPr="00A06BC9">
        <w:t>-a</w:t>
      </w:r>
      <w:r w:rsidRPr="00A06BC9">
        <w:t xml:space="preserve">). </w:t>
      </w:r>
      <w:r w:rsidR="000D7196">
        <w:t xml:space="preserve">This lake is consisting of 4 water bodies known as </w:t>
      </w:r>
      <w:proofErr w:type="spellStart"/>
      <w:r w:rsidR="000D7196">
        <w:t>Hamun-i</w:t>
      </w:r>
      <w:proofErr w:type="spellEnd"/>
      <w:r w:rsidR="000D7196">
        <w:t xml:space="preserve"> </w:t>
      </w:r>
      <w:proofErr w:type="spellStart"/>
      <w:r w:rsidR="000D7196">
        <w:t>Puzak</w:t>
      </w:r>
      <w:proofErr w:type="spellEnd"/>
      <w:r w:rsidR="000D7196">
        <w:t xml:space="preserve">, </w:t>
      </w:r>
      <w:proofErr w:type="spellStart"/>
      <w:r w:rsidR="000D7196">
        <w:t>Hamun-i</w:t>
      </w:r>
      <w:proofErr w:type="spellEnd"/>
      <w:r w:rsidR="000D7196">
        <w:t xml:space="preserve"> Sabari</w:t>
      </w:r>
      <w:r w:rsidR="000D7196">
        <w:t>,</w:t>
      </w:r>
      <w:r w:rsidR="000D7196">
        <w:t xml:space="preserve"> </w:t>
      </w:r>
      <w:proofErr w:type="spellStart"/>
      <w:r w:rsidR="000D7196">
        <w:t>Hamun-i</w:t>
      </w:r>
      <w:proofErr w:type="spellEnd"/>
      <w:r w:rsidR="000D7196">
        <w:t xml:space="preserve"> </w:t>
      </w:r>
      <w:proofErr w:type="spellStart"/>
      <w:r w:rsidR="000D7196">
        <w:t>Hirmand</w:t>
      </w:r>
      <w:proofErr w:type="spellEnd"/>
      <w:r w:rsidR="000D7196">
        <w:t xml:space="preserve"> </w:t>
      </w:r>
      <w:r w:rsidR="000D7196">
        <w:t xml:space="preserve">and </w:t>
      </w:r>
      <w:r w:rsidR="000D7196">
        <w:t>Gaud-</w:t>
      </w:r>
      <w:proofErr w:type="spellStart"/>
      <w:r w:rsidR="000D7196">
        <w:t>i</w:t>
      </w:r>
      <w:proofErr w:type="spellEnd"/>
      <w:r w:rsidR="000D7196">
        <w:t xml:space="preserve"> </w:t>
      </w:r>
      <w:proofErr w:type="spellStart"/>
      <w:r w:rsidR="000D7196">
        <w:t>Zirreh</w:t>
      </w:r>
      <w:proofErr w:type="spellEnd"/>
      <w:r w:rsidR="000D7196">
        <w:t xml:space="preserve"> (</w:t>
      </w:r>
      <w:r w:rsidR="000D7196">
        <w:fldChar w:fldCharType="begin"/>
      </w:r>
      <w:r w:rsidR="000D7196">
        <w:instrText xml:space="preserve"> REF _Ref56087195 \h </w:instrText>
      </w:r>
      <w:r w:rsidR="000D7196">
        <w:fldChar w:fldCharType="separate"/>
      </w:r>
      <w:r w:rsidR="00306D70" w:rsidRPr="00147A6E">
        <w:t xml:space="preserve">Figure </w:t>
      </w:r>
      <w:r w:rsidR="00306D70">
        <w:rPr>
          <w:noProof/>
        </w:rPr>
        <w:t>1</w:t>
      </w:r>
      <w:r w:rsidR="000D7196">
        <w:fldChar w:fldCharType="end"/>
      </w:r>
      <w:r w:rsidR="000D7196">
        <w:t xml:space="preserve">-a). They are </w:t>
      </w:r>
      <w:r w:rsidRPr="00A06BC9">
        <w:t xml:space="preserve">in Helmand Basin which is a transboundary basin and the most important river flowing to these </w:t>
      </w:r>
      <w:r w:rsidR="000D7196">
        <w:t>water bodies</w:t>
      </w:r>
      <w:r w:rsidRPr="00A06BC9">
        <w:t xml:space="preserve"> is </w:t>
      </w:r>
      <w:proofErr w:type="spellStart"/>
      <w:r w:rsidRPr="00A06BC9">
        <w:t>Hirmand</w:t>
      </w:r>
      <w:proofErr w:type="spellEnd"/>
      <w:r w:rsidRPr="00A06BC9">
        <w:t xml:space="preserve"> </w:t>
      </w:r>
      <w:r w:rsidR="000D7196">
        <w:t xml:space="preserve">(or Helmand) </w:t>
      </w:r>
      <w:r w:rsidRPr="00A06BC9">
        <w:t xml:space="preserve">River. </w:t>
      </w:r>
      <w:proofErr w:type="spellStart"/>
      <w:r w:rsidRPr="00A06BC9">
        <w:t>Sistan</w:t>
      </w:r>
      <w:proofErr w:type="spellEnd"/>
      <w:r w:rsidRPr="00A06BC9">
        <w:t xml:space="preserve"> region has four cities and 980 villages, with a population of more than 400,000 </w:t>
      </w:r>
      <w:r w:rsidRPr="00A06BC9">
        <w:fldChar w:fldCharType="begin" w:fldLock="1"/>
      </w:r>
      <w:r w:rsidRPr="00A06BC9">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A06BC9">
        <w:fldChar w:fldCharType="separate"/>
      </w:r>
      <w:r w:rsidRPr="00A06BC9">
        <w:rPr>
          <w:noProof/>
        </w:rPr>
        <w:t>[3]</w:t>
      </w:r>
      <w:r w:rsidRPr="00A06BC9">
        <w:fldChar w:fldCharType="end"/>
      </w:r>
      <w:r w:rsidRPr="00A06BC9">
        <w:t xml:space="preserve">. </w:t>
      </w:r>
      <w:proofErr w:type="spellStart"/>
      <w:r w:rsidRPr="00A06BC9">
        <w:t>Hamun</w:t>
      </w:r>
      <w:proofErr w:type="spellEnd"/>
      <w:r w:rsidRPr="00A06BC9">
        <w:t xml:space="preserve"> Lakes are the biggest fresh lake in all over the Iran </w:t>
      </w:r>
      <w:proofErr w:type="spellStart"/>
      <w:r w:rsidRPr="00A06BC9">
        <w:t>platue</w:t>
      </w:r>
      <w:proofErr w:type="spellEnd"/>
      <w:r w:rsidRPr="00A06BC9">
        <w:t xml:space="preserve"> and are identiﬁed in the Ramsar Convention </w:t>
      </w:r>
      <w:r w:rsidRPr="00A06BC9">
        <w:fldChar w:fldCharType="begin" w:fldLock="1"/>
      </w:r>
      <w:r w:rsidRPr="00A06BC9">
        <w:instrText>ADDIN CSL_CITATION {"citationItems":[{"id":"ITEM-1","itemData":{"author":[{"dropping-particle":"","family":"Moghaddamnia","given":"A","non-dropping-particle":"","parse-names":false,"suffix":""},{"dropping-particle":"","family":"Gousheh","given":"M Ghafari","non-dropping-particle":"","parse-names":false,"suffix":""},{"dropping-particle":"","family":"Piri","given":"J","non-dropping-particle":"","parse-names":false,"suffix":""},{"dropping-particle":"","family":"Amin","given":"S","non-dropping-particle":"","parse-names":false,"suffix":""},{"dropping-particle":"","family":"Han","given":"DJAiWR","non-dropping-particle":"","parse-names":false,"suffix":""}],"container-title":"Advances in Water Resources","id":"ITEM-1","issue":"1","issued":{"date-parts":[["2009"]]},"page":"88-97","publisher":"Elsevier","title":"Evaporation estimation using artificial neural networks and adaptive neuro-fuzzy inference system techniques","type":"article-journal","volume":"32"},"uris":["http://www.mendeley.com/documents/?uuid=def263d3-66a9-45b2-8b18-54f8d04fc29d"]}],"mendeley":{"formattedCitation":"[5]","plainTextFormattedCitation":"[5]","previouslyFormattedCitation":"[5]"},"properties":{"noteIndex":0},"schema":"https://github.com/citation-style-language/schema/raw/master/csl-citation.json"}</w:instrText>
      </w:r>
      <w:r w:rsidRPr="00A06BC9">
        <w:fldChar w:fldCharType="separate"/>
      </w:r>
      <w:r w:rsidRPr="00A06BC9">
        <w:rPr>
          <w:noProof/>
        </w:rPr>
        <w:t>[5]</w:t>
      </w:r>
      <w:r w:rsidRPr="00A06BC9">
        <w:fldChar w:fldCharType="end"/>
      </w:r>
      <w:r w:rsidRPr="00A06BC9">
        <w:t xml:space="preserve"> which are very important for the economy and environment of the region </w:t>
      </w:r>
      <w:r w:rsidRPr="00A06BC9">
        <w:fldChar w:fldCharType="begin" w:fldLock="1"/>
      </w:r>
      <w:r w:rsidRPr="00A06BC9">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Pr="00A06BC9">
        <w:fldChar w:fldCharType="separate"/>
      </w:r>
      <w:r w:rsidRPr="00A06BC9">
        <w:rPr>
          <w:noProof/>
        </w:rPr>
        <w:t>[3]</w:t>
      </w:r>
      <w:r w:rsidRPr="00A06BC9">
        <w:fldChar w:fldCharType="end"/>
      </w:r>
      <w:r w:rsidRPr="00A06BC9">
        <w:t xml:space="preserve">. The majority of settlements around </w:t>
      </w:r>
      <w:proofErr w:type="spellStart"/>
      <w:r w:rsidRPr="00A06BC9">
        <w:t>Hamun</w:t>
      </w:r>
      <w:proofErr w:type="spellEnd"/>
      <w:r w:rsidRPr="00A06BC9">
        <w:t xml:space="preserve"> Lakes are in Iran </w:t>
      </w:r>
      <w:r w:rsidRPr="00A06BC9">
        <w:fldChar w:fldCharType="begin" w:fldLock="1"/>
      </w:r>
      <w:r w:rsidRPr="00A06BC9">
        <w:instrText>ADDIN CSL_CITATION {"citationItems":[{"id":"ITEM-1","itemData":{"author":[{"dropping-particle":"","family":"Pesaresi","given":"Martino","non-dropping-particle":"","parse-names":false,"suffix":""},{"dropping-particle":"","family":"Freire","given":"Sergio","non-dropping-particle":"","parse-names":false,"suffix":""}],"container-title":"European Commission, Joint Research Centre (JRC)","id":"ITEM-1","issued":{"date-parts":[["2016"]]},"title":"GHS Settlement grid following the REGIO model 2014 in application to GHSL Landsat and CIESIN GPW v4-multitemporal (1975-1990-2000-2015)","type":"article-journal"},"uris":["http://www.mendeley.com/documents/?uuid=b474f5ba-0aae-45f1-ac39-0e4f3c5818dc"]}],"mendeley":{"formattedCitation":"[6]","plainTextFormattedCitation":"[6]","previouslyFormattedCitation":"[6]"},"properties":{"noteIndex":0},"schema":"https://github.com/citation-style-language/schema/raw/master/csl-citation.json"}</w:instrText>
      </w:r>
      <w:r w:rsidRPr="00A06BC9">
        <w:fldChar w:fldCharType="separate"/>
      </w:r>
      <w:r w:rsidRPr="00A06BC9">
        <w:rPr>
          <w:noProof/>
        </w:rPr>
        <w:t>[6]</w:t>
      </w:r>
      <w:r w:rsidRPr="00A06BC9">
        <w:fldChar w:fldCharType="end"/>
      </w:r>
      <w:r w:rsidRPr="00A06BC9">
        <w:t xml:space="preserve">, majorly in Zahedan and </w:t>
      </w:r>
      <w:proofErr w:type="spellStart"/>
      <w:r w:rsidRPr="00A06BC9">
        <w:t>Zabol</w:t>
      </w:r>
      <w:proofErr w:type="spellEnd"/>
      <w:r w:rsidRPr="00A06BC9">
        <w:t xml:space="preserve"> cities (</w:t>
      </w:r>
      <w:r w:rsidR="00A06BC9" w:rsidRPr="00A06BC9">
        <w:fldChar w:fldCharType="begin"/>
      </w:r>
      <w:r w:rsidR="00A06BC9" w:rsidRPr="00A06BC9">
        <w:instrText xml:space="preserve"> REF _Ref56087195 \h  \* MERGEFORMAT </w:instrText>
      </w:r>
      <w:r w:rsidR="00A06BC9" w:rsidRPr="00A06BC9">
        <w:fldChar w:fldCharType="separate"/>
      </w:r>
      <w:r w:rsidR="00306D70" w:rsidRPr="00147A6E">
        <w:t xml:space="preserve">Figure </w:t>
      </w:r>
      <w:r w:rsidR="00306D70">
        <w:t>1</w:t>
      </w:r>
      <w:r w:rsidR="00A06BC9" w:rsidRPr="00A06BC9">
        <w:fldChar w:fldCharType="end"/>
      </w:r>
      <w:r w:rsidR="008C5BDC" w:rsidRPr="00A06BC9">
        <w:t>-b</w:t>
      </w:r>
      <w:r w:rsidRPr="00A06BC9">
        <w:t xml:space="preserve">). Therefore, desiccation of </w:t>
      </w:r>
      <w:proofErr w:type="spellStart"/>
      <w:r w:rsidRPr="00A06BC9">
        <w:t>Hamun</w:t>
      </w:r>
      <w:proofErr w:type="spellEnd"/>
      <w:r w:rsidRPr="00A06BC9">
        <w:t xml:space="preserve"> Lakes affects this country more than Afghanistan. For example, Kamal-Khan Dam (</w:t>
      </w:r>
      <w:r w:rsidR="00A06BC9" w:rsidRPr="00A06BC9">
        <w:fldChar w:fldCharType="begin"/>
      </w:r>
      <w:r w:rsidR="00A06BC9" w:rsidRPr="00A06BC9">
        <w:instrText xml:space="preserve"> REF _Ref56087195 \h  \* MERGEFORMAT </w:instrText>
      </w:r>
      <w:r w:rsidR="00A06BC9" w:rsidRPr="00A06BC9">
        <w:fldChar w:fldCharType="separate"/>
      </w:r>
      <w:r w:rsidR="00306D70" w:rsidRPr="00147A6E">
        <w:t xml:space="preserve">Figure </w:t>
      </w:r>
      <w:r w:rsidR="00306D70">
        <w:t>1</w:t>
      </w:r>
      <w:r w:rsidR="00A06BC9" w:rsidRPr="00A06BC9">
        <w:fldChar w:fldCharType="end"/>
      </w:r>
      <w:r w:rsidR="008C5BDC" w:rsidRPr="00A06BC9">
        <w:t>-b</w:t>
      </w:r>
      <w:r w:rsidRPr="00A06BC9">
        <w:t xml:space="preserve">) made a conflict between Iran and Afghanistan in recent years. Iran claims that this Dam will affect </w:t>
      </w:r>
      <w:proofErr w:type="spellStart"/>
      <w:r w:rsidRPr="00A06BC9">
        <w:t>Hamun</w:t>
      </w:r>
      <w:proofErr w:type="spellEnd"/>
      <w:r w:rsidRPr="00A06BC9">
        <w:t xml:space="preserve"> Lakes considerably </w:t>
      </w:r>
      <w:r w:rsidRPr="00A06BC9">
        <w:fldChar w:fldCharType="begin" w:fldLock="1"/>
      </w:r>
      <w:r w:rsidRPr="00A06BC9">
        <w:instrText>ADDIN CSL_CITATION {"citationItems":[{"id":"ITEM-1","itemData":{"author":[{"dropping-particle":"","family":"BBC","given":"","non-dropping-particle":"","parse-names":false,"suffix":""}],"id":"ITEM-1","issued":{"date-parts":[["2017"]]},"title":"Afghanistan: Dam construction in Afghanistan should not be a concern for Hassan Rouhani","type":"article-journal"},"uris":["http://www.mendeley.com/documents/?uuid=63a5b493-476e-4e9f-96c6-89276be2b5fa"]}],"mendeley":{"formattedCitation":"[7]","plainTextFormattedCitation":"[7]","previouslyFormattedCitation":"[7]"},"properties":{"noteIndex":0},"schema":"https://github.com/citation-style-language/schema/raw/master/csl-citation.json"}</w:instrText>
      </w:r>
      <w:r w:rsidRPr="00A06BC9">
        <w:fldChar w:fldCharType="separate"/>
      </w:r>
      <w:r w:rsidRPr="00A06BC9">
        <w:rPr>
          <w:noProof/>
        </w:rPr>
        <w:t>[7]</w:t>
      </w:r>
      <w:r w:rsidRPr="00A06BC9">
        <w:fldChar w:fldCharType="end"/>
      </w:r>
      <w:r w:rsidRPr="00A06BC9">
        <w:t xml:space="preserve">. </w:t>
      </w:r>
      <w:r w:rsidR="008C5BDC" w:rsidRPr="00A06BC9">
        <w:t xml:space="preserve">Annual inflow from </w:t>
      </w:r>
      <w:proofErr w:type="spellStart"/>
      <w:r w:rsidR="008C5BDC" w:rsidRPr="00A06BC9">
        <w:t>Hirmand</w:t>
      </w:r>
      <w:proofErr w:type="spellEnd"/>
      <w:r w:rsidR="008C5BDC" w:rsidRPr="00A06BC9">
        <w:t xml:space="preserve"> River to Iran is shown in </w:t>
      </w:r>
      <w:r w:rsidR="00A06BC9" w:rsidRPr="00A06BC9">
        <w:fldChar w:fldCharType="begin"/>
      </w:r>
      <w:r w:rsidR="00A06BC9" w:rsidRPr="00A06BC9">
        <w:instrText xml:space="preserve"> REF _Ref56087195 \h  \* MERGEFORMAT </w:instrText>
      </w:r>
      <w:r w:rsidR="00A06BC9" w:rsidRPr="00A06BC9">
        <w:fldChar w:fldCharType="separate"/>
      </w:r>
      <w:r w:rsidR="00306D70" w:rsidRPr="00147A6E">
        <w:t xml:space="preserve">Figure </w:t>
      </w:r>
      <w:r w:rsidR="00306D70">
        <w:t>1</w:t>
      </w:r>
      <w:r w:rsidR="00A06BC9" w:rsidRPr="00A06BC9">
        <w:fldChar w:fldCharType="end"/>
      </w:r>
      <w:r w:rsidR="008C5BDC" w:rsidRPr="00A06BC9">
        <w:t xml:space="preserve">-c. we can observe that recently </w:t>
      </w:r>
      <w:r w:rsidR="000D7196">
        <w:t xml:space="preserve">annual </w:t>
      </w:r>
      <w:r w:rsidR="008C5BDC" w:rsidRPr="00A06BC9">
        <w:t xml:space="preserve">inflow </w:t>
      </w:r>
      <w:r w:rsidR="000D7196">
        <w:t xml:space="preserve">average </w:t>
      </w:r>
      <w:r w:rsidR="008C5BDC" w:rsidRPr="00A06BC9">
        <w:t>has decreased from 3600 to 1900 MCM. In 1970s, a</w:t>
      </w:r>
      <w:r w:rsidRPr="00A06BC9">
        <w:t xml:space="preserve"> treaty on </w:t>
      </w:r>
      <w:proofErr w:type="spellStart"/>
      <w:r w:rsidRPr="00A06BC9">
        <w:t>Hirmand</w:t>
      </w:r>
      <w:proofErr w:type="spellEnd"/>
      <w:r w:rsidRPr="00A06BC9">
        <w:t xml:space="preserve"> River monthly inflow to Iran, known as Water Protocol (</w:t>
      </w:r>
      <w:r w:rsidR="00A06BC9" w:rsidRPr="00A06BC9">
        <w:fldChar w:fldCharType="begin"/>
      </w:r>
      <w:r w:rsidR="00A06BC9" w:rsidRPr="00A06BC9">
        <w:instrText xml:space="preserve"> REF _Ref56087195 \h  \* MERGEFORMAT </w:instrText>
      </w:r>
      <w:r w:rsidR="00A06BC9" w:rsidRPr="00A06BC9">
        <w:fldChar w:fldCharType="separate"/>
      </w:r>
      <w:r w:rsidR="00306D70" w:rsidRPr="00147A6E">
        <w:t xml:space="preserve">Figure </w:t>
      </w:r>
      <w:r w:rsidR="00306D70">
        <w:t>1</w:t>
      </w:r>
      <w:r w:rsidR="00A06BC9" w:rsidRPr="00A06BC9">
        <w:fldChar w:fldCharType="end"/>
      </w:r>
      <w:r w:rsidR="008C5BDC" w:rsidRPr="00A06BC9">
        <w:t>-d</w:t>
      </w:r>
      <w:r w:rsidRPr="00A06BC9">
        <w:t>), was signed between Iran and Afghanistan in which 820 Million Cubic Meter (MCM) (</w:t>
      </w:r>
      <w:r w:rsidR="00B9636C" w:rsidRPr="00A06BC9">
        <w:fldChar w:fldCharType="begin"/>
      </w:r>
      <w:r w:rsidR="00B9636C" w:rsidRPr="00A06BC9">
        <w:instrText xml:space="preserve"> REF _Ref56087195 \h  \* MERGEFORMAT </w:instrText>
      </w:r>
      <w:r w:rsidR="00B9636C" w:rsidRPr="00A06BC9">
        <w:fldChar w:fldCharType="separate"/>
      </w:r>
      <w:r w:rsidR="00306D70" w:rsidRPr="00147A6E">
        <w:t xml:space="preserve">Figure </w:t>
      </w:r>
      <w:r w:rsidR="00306D70">
        <w:t>1</w:t>
      </w:r>
      <w:r w:rsidR="00B9636C" w:rsidRPr="00A06BC9">
        <w:fldChar w:fldCharType="end"/>
      </w:r>
      <w:r w:rsidR="00B9636C">
        <w:t>-d</w:t>
      </w:r>
      <w:r w:rsidRPr="00A06BC9">
        <w:t xml:space="preserve">) annually inflow to Iran was guaranteed by Afghanistan government </w:t>
      </w:r>
      <w:r w:rsidRPr="00A06BC9">
        <w:fldChar w:fldCharType="begin" w:fldLock="1"/>
      </w:r>
      <w:r w:rsidRPr="00A06BC9">
        <w:instrText>ADDIN CSL_CITATION {"citationItems":[{"id":"ITEM-1","itemData":{"author":[{"dropping-particle":"","family":"Ministry of Enegry (MoE)","given":"","non-dropping-particle":"","parse-names":false,"suffix":""},{"dropping-particle":"","family":"Yekom Consultancy Company","given":"","non-dropping-particle":"","parse-names":false,"suffix":""}],"id":"ITEM-1","issued":{"date-parts":[["2014"]]},"title":"Update of Sistan River studies (hydrological report)","type":"article-journal"},"uris":["http://www.mendeley.com/documents/?uuid=0e0aa18a-d17c-4cfe-afae-b7532dafc19a"]}],"mendeley":{"formattedCitation":"[8]","plainTextFormattedCitation":"[8]","previouslyFormattedCitation":"[8]"},"properties":{"noteIndex":0},"schema":"https://github.com/citation-style-language/schema/raw/master/csl-citation.json"}</w:instrText>
      </w:r>
      <w:r w:rsidRPr="00A06BC9">
        <w:fldChar w:fldCharType="separate"/>
      </w:r>
      <w:r w:rsidRPr="00A06BC9">
        <w:rPr>
          <w:noProof/>
        </w:rPr>
        <w:t>[8]</w:t>
      </w:r>
      <w:r w:rsidRPr="00A06BC9">
        <w:fldChar w:fldCharType="end"/>
      </w:r>
      <w:r w:rsidRPr="00A06BC9">
        <w:t xml:space="preserve">. This protocol is the only official document between two governments on </w:t>
      </w:r>
      <w:proofErr w:type="spellStart"/>
      <w:r w:rsidRPr="00A06BC9">
        <w:t>Hirmand</w:t>
      </w:r>
      <w:proofErr w:type="spellEnd"/>
      <w:r w:rsidRPr="00A06BC9">
        <w:t xml:space="preserve"> River inflow </w:t>
      </w:r>
      <w:r w:rsidRPr="00A06BC9">
        <w:fldChar w:fldCharType="begin" w:fldLock="1"/>
      </w:r>
      <w:r w:rsidRPr="00A06BC9">
        <w:instrText>ADDIN CSL_CITATION {"citationItems":[{"id":"ITEM-1","itemData":{"URL":"khabaronline.ir/news/587938","accessed":{"date-parts":[["2020","8","25"]]},"author":[{"dropping-particle":"","family":"ICANA","given":"","non-dropping-particle":"","parse-names":false,"suffix":""}],"id":"ITEM-1","issued":{"date-parts":[["2015"]]},"title":"25% migration of Sistan people due to drought","type":"webpage"},"uris":["http://www.mendeley.com/documents/?uuid=141a33b4-5cf9-4f27-9463-239f4e0806aa"]}],"mendeley":{"formattedCitation":"[9]","plainTextFormattedCitation":"[9]","previouslyFormattedCitation":"[9]"},"properties":{"noteIndex":0},"schema":"https://github.com/citation-style-language/schema/raw/master/csl-citation.json"}</w:instrText>
      </w:r>
      <w:r w:rsidRPr="00A06BC9">
        <w:fldChar w:fldCharType="separate"/>
      </w:r>
      <w:r w:rsidRPr="00A06BC9">
        <w:rPr>
          <w:noProof/>
        </w:rPr>
        <w:t>[9]</w:t>
      </w:r>
      <w:r w:rsidRPr="00A06BC9">
        <w:fldChar w:fldCharType="end"/>
      </w:r>
      <w:r w:rsidRPr="00A06BC9">
        <w:t>.</w:t>
      </w:r>
    </w:p>
    <w:p w14:paraId="021B0EB0" w14:textId="56B7A8D3" w:rsidR="008C5BDC" w:rsidRPr="002341F4" w:rsidRDefault="000D7196" w:rsidP="002A5EF6">
      <w:pPr>
        <w:pStyle w:val="BodyText0"/>
      </w:pPr>
      <w:r>
        <w:t>I</w:t>
      </w:r>
      <w:r w:rsidRPr="002341F4">
        <w:t xml:space="preserve">n the </w:t>
      </w:r>
      <w:proofErr w:type="spellStart"/>
      <w:r w:rsidRPr="002341F4">
        <w:t>Sistan</w:t>
      </w:r>
      <w:proofErr w:type="spellEnd"/>
      <w:r w:rsidRPr="002341F4">
        <w:t xml:space="preserve"> region</w:t>
      </w:r>
      <w:r>
        <w:t>, l</w:t>
      </w:r>
      <w:r w:rsidR="008C5BDC" w:rsidRPr="002341F4">
        <w:t xml:space="preserve">ife quality of 400,000 people including economy and </w:t>
      </w:r>
      <w:r>
        <w:t>medical aspects</w:t>
      </w:r>
      <w:r w:rsidR="008C5BDC" w:rsidRPr="002341F4">
        <w:t xml:space="preserve"> </w:t>
      </w:r>
      <w:r>
        <w:t>are</w:t>
      </w:r>
      <w:r w:rsidR="008C5BDC" w:rsidRPr="002341F4">
        <w:t xml:space="preserve"> depended on </w:t>
      </w:r>
      <w:proofErr w:type="spellStart"/>
      <w:r w:rsidR="008C5BDC" w:rsidRPr="002341F4">
        <w:t>Hirmand</w:t>
      </w:r>
      <w:proofErr w:type="spellEnd"/>
      <w:r w:rsidR="008C5BDC" w:rsidRPr="002341F4">
        <w:t xml:space="preserve"> River inflow and </w:t>
      </w:r>
      <w:proofErr w:type="spellStart"/>
      <w:r w:rsidR="008C5BDC" w:rsidRPr="002341F4">
        <w:t>Hamun</w:t>
      </w:r>
      <w:proofErr w:type="spellEnd"/>
      <w:r w:rsidR="008C5BDC" w:rsidRPr="002341F4">
        <w:t xml:space="preserve"> Lakes </w:t>
      </w:r>
      <w:r w:rsidR="008C5BDC" w:rsidRPr="002341F4">
        <w:fldChar w:fldCharType="begin" w:fldLock="1"/>
      </w:r>
      <w:r w:rsidR="008C5BDC" w:rsidRPr="002341F4">
        <w:instrText>ADDIN CSL_CITATION {"citationItems":[{"id":"ITEM-1","itemData":{"DOI":"10.1016/j.scitotenv.2013.06.045","ISSN":"00489697","abstract":"This study examines the influence of changes in the water coverage in the Hamoun dry-bed lakes on visibility, dust outbreaks, aerosol loading and land-atmospheric fluxes over the region covering the period 1985-2005. The Hamoun basin, located on the southeastern Iran and western Afghanistan borders, has been recognized as one of the major dust source regions in south Asia and is covered by shallow, marshy lakes that are fed by the Helmand and Farahrood rivers. When the water in watersheds that support the lakes is drawn down for natural or human-induced reasons, the end result is a decrease in the water coverage in the basin, or even complete dryness as occurred in 2001. Then, strong seasonal winds, mainly in summer, blow fine sand and silt off the exposed lakebed, enhancing dust activity and aerosol loading over the region. Satellite (Landsat) and meteorological observations reveal that the water levels in the Hamoun lakes exhibit considerable inter-annual variability during the period 1985-2005 strongly related to anomalies in precipitation. This is the trigger for concurrent changes in the frequency of the dusty days, aerosol loading and deterioration of visibility over the region, as satellite (TOMS, MODIS, MISR) observations reveal. On the other hand, soil moisture and latent heat, obtained via model (GLDAS_noah-10) simulations are directly linked with water levels and precipitation over the region. The desiccation of the Hamoun lakes in certain years and the consequent increase in frequency and intensity of dust storms are serious concerns for the regional climate, ecosystems and human health. © 2013 Elsevier B.V.","author":[{"dropping-particle":"","family":"Rashki","given":"A.","non-dropping-particle":"","parse-names":false,"suffix":""},{"dropping-particle":"","family":"Kaskaoutis","given":"D. G.","non-dropping-particle":"","parse-names":false,"suffix":""},{"dropping-particle":"","family":"Goudie","given":"A. S.","non-dropping-particle":"","parse-names":false,"suffix":""},{"dropping-particle":"","family":"Kahn","given":"R. A.","non-dropping-particle":"","parse-names":false,"suffix":""}],"container-title":"Science of the Total Environment","id":"ITEM-1","issued":{"date-parts":[["2013"]]},"page":"552-564","publisher":"Elsevier B.V.","title":"Dryness of ephemeral lakes and consequences for dust activity: The case of the Hamoun drainage basin, Southeastern Iran","type":"article-journal","volume":"463-464"},"uris":["http://www.mendeley.com/documents/?uuid=6c0a0727-0081-4c31-9341-b3d72fc37418"]}],"mendeley":{"formattedCitation":"[10]","plainTextFormattedCitation":"[10]","previouslyFormattedCitation":"[10]"},"properties":{"noteIndex":0},"schema":"https://github.com/citation-style-language/schema/raw/master/csl-citation.json"}</w:instrText>
      </w:r>
      <w:r w:rsidR="008C5BDC" w:rsidRPr="002341F4">
        <w:fldChar w:fldCharType="separate"/>
      </w:r>
      <w:r w:rsidR="008C5BDC" w:rsidRPr="002341F4">
        <w:rPr>
          <w:noProof/>
        </w:rPr>
        <w:t>[10]</w:t>
      </w:r>
      <w:r w:rsidR="008C5BDC" w:rsidRPr="002341F4">
        <w:fldChar w:fldCharType="end"/>
      </w:r>
      <w:r w:rsidR="008C5BDC" w:rsidRPr="002341F4">
        <w:t xml:space="preserve">. This region has attracted scientiﬁc interest because of being a major dust source in southwest Asia </w:t>
      </w:r>
      <w:r w:rsidR="008C5BDC" w:rsidRPr="002341F4">
        <w:fldChar w:fldCharType="begin" w:fldLock="1"/>
      </w:r>
      <w:r w:rsidR="008C5BDC" w:rsidRPr="002341F4">
        <w:instrText>ADDIN CSL_CITATION {"citationItems":[{"id":"ITEM-1","itemData":{"author":[{"dropping-particle":"","family":"Goudie","given":"Andrew S","non-dropping-particle":"","parse-names":false,"suffix":""},{"dropping-particle":"","family":"Middleton","given":"Nicholas J","non-dropping-particle":"","parse-names":false,"suffix":""}],"id":"ITEM-1","issued":{"date-parts":[["2006"]]},"publisher":"Springer Science &amp; Business Media","title":"Desert dust in the global system","type":"book"},"uris":["http://www.mendeley.com/documents/?uuid=051e7339-6826-4ed1-8133-3d009cc73a12"]}],"mendeley":{"formattedCitation":"[11]","plainTextFormattedCitation":"[11]","previouslyFormattedCitation":"[11]"},"properties":{"noteIndex":0},"schema":"https://github.com/citation-style-language/schema/raw/master/csl-citation.json"}</w:instrText>
      </w:r>
      <w:r w:rsidR="008C5BDC" w:rsidRPr="002341F4">
        <w:fldChar w:fldCharType="separate"/>
      </w:r>
      <w:r w:rsidR="008C5BDC" w:rsidRPr="002341F4">
        <w:rPr>
          <w:noProof/>
        </w:rPr>
        <w:t>[11]</w:t>
      </w:r>
      <w:r w:rsidR="008C5BDC" w:rsidRPr="002341F4">
        <w:fldChar w:fldCharType="end"/>
      </w:r>
      <w:r w:rsidR="008C5BDC" w:rsidRPr="002341F4">
        <w:t xml:space="preserve">. </w:t>
      </w:r>
      <w:r w:rsidR="009A4198" w:rsidRPr="002341F4">
        <w:t xml:space="preserve"> </w:t>
      </w:r>
      <w:proofErr w:type="spellStart"/>
      <w:r w:rsidR="008C5BDC" w:rsidRPr="002341F4">
        <w:t>Zabol</w:t>
      </w:r>
      <w:proofErr w:type="spellEnd"/>
      <w:r w:rsidR="008C5BDC" w:rsidRPr="002341F4">
        <w:t xml:space="preserve"> as one the most important cities in the </w:t>
      </w:r>
      <w:proofErr w:type="spellStart"/>
      <w:r w:rsidR="008C5BDC" w:rsidRPr="002341F4">
        <w:t>Sistan</w:t>
      </w:r>
      <w:proofErr w:type="spellEnd"/>
      <w:r w:rsidR="008C5BDC" w:rsidRPr="002341F4">
        <w:t xml:space="preserve"> region and most close one to </w:t>
      </w:r>
      <w:proofErr w:type="spellStart"/>
      <w:r w:rsidR="008C5BDC" w:rsidRPr="002341F4">
        <w:t>Hamun</w:t>
      </w:r>
      <w:proofErr w:type="spellEnd"/>
      <w:r w:rsidR="008C5BDC" w:rsidRPr="002341F4">
        <w:t xml:space="preserve"> Lakes (</w:t>
      </w:r>
      <w:r w:rsidR="00B9636C" w:rsidRPr="00A06BC9">
        <w:fldChar w:fldCharType="begin"/>
      </w:r>
      <w:r w:rsidR="00B9636C" w:rsidRPr="00A06BC9">
        <w:instrText xml:space="preserve"> REF _Ref56087195 \h  \* MERGEFORMAT </w:instrText>
      </w:r>
      <w:r w:rsidR="00B9636C" w:rsidRPr="00A06BC9">
        <w:fldChar w:fldCharType="separate"/>
      </w:r>
      <w:r w:rsidR="00306D70" w:rsidRPr="00147A6E">
        <w:t xml:space="preserve">Figure </w:t>
      </w:r>
      <w:r w:rsidR="00306D70">
        <w:t>1</w:t>
      </w:r>
      <w:r w:rsidR="00B9636C" w:rsidRPr="00A06BC9">
        <w:fldChar w:fldCharType="end"/>
      </w:r>
      <w:r w:rsidR="008C5BDC" w:rsidRPr="002341F4">
        <w:t xml:space="preserve">-b) had the most polluted air of the </w:t>
      </w:r>
      <w:r w:rsidR="008C5BDC" w:rsidRPr="002341F4">
        <w:lastRenderedPageBreak/>
        <w:t xml:space="preserve">world in year 2012 where mean annual </w:t>
      </w:r>
      <m:oMath>
        <m:sSub>
          <m:sSubPr>
            <m:ctrlPr>
              <w:rPr>
                <w:rFonts w:ascii="Cambria Math" w:hAnsi="Cambria Math"/>
              </w:rPr>
            </m:ctrlPr>
          </m:sSubPr>
          <m:e>
            <m:r>
              <w:rPr>
                <w:rFonts w:ascii="Cambria Math" w:hAnsi="Cambria Math"/>
              </w:rPr>
              <m:t>PM</m:t>
            </m:r>
          </m:e>
          <m:sub>
            <m:r>
              <m:rPr>
                <m:sty m:val="p"/>
              </m:rPr>
              <w:rPr>
                <w:rFonts w:ascii="Cambria Math" w:hAnsi="Cambria Math"/>
              </w:rPr>
              <m:t>10</m:t>
            </m:r>
          </m:sub>
        </m:sSub>
        <m:r>
          <m:rPr>
            <m:sty m:val="p"/>
          </m:rPr>
          <w:rPr>
            <w:rFonts w:ascii="Cambria Math" w:hAnsi="Cambria Math"/>
          </w:rPr>
          <m:t>=527</m:t>
        </m:r>
      </m:oMath>
      <w:r w:rsidR="008C5BDC" w:rsidRPr="002341F4">
        <w:t xml:space="preserve"> and </w:t>
      </w:r>
      <m:oMath>
        <m:sSub>
          <m:sSubPr>
            <m:ctrlPr>
              <w:rPr>
                <w:rFonts w:ascii="Cambria Math" w:hAnsi="Cambria Math"/>
              </w:rPr>
            </m:ctrlPr>
          </m:sSubPr>
          <m:e>
            <m:r>
              <w:rPr>
                <w:rFonts w:ascii="Cambria Math" w:hAnsi="Cambria Math"/>
              </w:rPr>
              <m:t>PM</m:t>
            </m:r>
          </m:e>
          <m:sub>
            <m:r>
              <m:rPr>
                <m:sty m:val="p"/>
              </m:rPr>
              <w:rPr>
                <w:rFonts w:ascii="Cambria Math" w:hAnsi="Cambria Math"/>
              </w:rPr>
              <m:t>2.5</m:t>
            </m:r>
          </m:sub>
        </m:sSub>
        <m:r>
          <m:rPr>
            <m:sty m:val="p"/>
          </m:rPr>
          <w:rPr>
            <w:rFonts w:ascii="Cambria Math" w:hAnsi="Cambria Math"/>
          </w:rPr>
          <m:t>=217</m:t>
        </m:r>
      </m:oMath>
      <w:r w:rsidR="008C5BDC" w:rsidRPr="002341F4">
        <w:t xml:space="preserve"> </w:t>
      </w:r>
      <m:oMath>
        <m:r>
          <w:rPr>
            <w:rFonts w:ascii="Cambria Math" w:hAnsi="Cambria Math"/>
          </w:rPr>
          <m:t>μg</m:t>
        </m:r>
        <m:r>
          <m:rPr>
            <m:sty m:val="p"/>
          </m:rPr>
          <w:rPr>
            <w:rFonts w:ascii="Cambria Math" w:hAnsi="Cambria Math"/>
          </w:rPr>
          <m:t>/</m:t>
        </m:r>
        <m:sSup>
          <m:sSupPr>
            <m:ctrlPr>
              <w:rPr>
                <w:rFonts w:ascii="Cambria Math" w:hAnsi="Cambria Math"/>
              </w:rPr>
            </m:ctrlPr>
          </m:sSupPr>
          <m:e>
            <m:r>
              <w:rPr>
                <w:rFonts w:ascii="Cambria Math" w:hAnsi="Cambria Math"/>
              </w:rPr>
              <m:t>m</m:t>
            </m:r>
          </m:e>
          <m:sup>
            <m:r>
              <m:rPr>
                <m:sty m:val="p"/>
              </m:rPr>
              <w:rPr>
                <w:rFonts w:ascii="Cambria Math" w:hAnsi="Cambria Math"/>
              </w:rPr>
              <m:t>3</m:t>
            </m:r>
          </m:sup>
        </m:sSup>
      </m:oMath>
      <w:r w:rsidR="008C5BDC" w:rsidRPr="002341F4">
        <w:t xml:space="preserve"> </w:t>
      </w:r>
      <w:r w:rsidR="008C5BDC" w:rsidRPr="002341F4">
        <w:fldChar w:fldCharType="begin" w:fldLock="1"/>
      </w:r>
      <w:r w:rsidR="008C5BDC" w:rsidRPr="002341F4">
        <w:instrText>ADDIN CSL_CITATION {"citationItems":[{"id":"ITEM-1","itemData":{"URL":"https://apps.who.int/gho/data/view.main.AMBIENTCITY2016?lang=en","accessed":{"date-parts":[["2020","11","8"]]},"author":[{"dropping-particle":"","family":"WHO","given":"","non-dropping-particle":"","parse-names":false,"suffix":""}],"container-title":"World Health Organization","id":"ITEM-1","issued":{"date-parts":[["2016"]]},"title":"Global Health Observatory data repository","type":"webpage"},"uris":["http://www.mendeley.com/documents/?uuid=d49c5d53-c853-4fbb-96df-1dc9645e17bf"]}],"mendeley":{"formattedCitation":"[12]","plainTextFormattedCitation":"[12]","previouslyFormattedCitation":"[12]"},"properties":{"noteIndex":0},"schema":"https://github.com/citation-style-language/schema/raw/master/csl-citation.json"}</w:instrText>
      </w:r>
      <w:r w:rsidR="008C5BDC" w:rsidRPr="002341F4">
        <w:fldChar w:fldCharType="separate"/>
      </w:r>
      <w:r w:rsidR="008C5BDC" w:rsidRPr="002341F4">
        <w:rPr>
          <w:noProof/>
        </w:rPr>
        <w:t>[12]</w:t>
      </w:r>
      <w:r w:rsidR="008C5BDC" w:rsidRPr="002341F4">
        <w:fldChar w:fldCharType="end"/>
      </w:r>
      <w:r w:rsidR="008C5BDC" w:rsidRPr="002341F4">
        <w:t xml:space="preserve">. A study showed that 63% of the people in </w:t>
      </w:r>
      <w:proofErr w:type="spellStart"/>
      <w:r w:rsidR="008C5BDC" w:rsidRPr="002341F4">
        <w:t>Zabol</w:t>
      </w:r>
      <w:proofErr w:type="spellEnd"/>
      <w:r w:rsidR="008C5BDC" w:rsidRPr="002341F4">
        <w:t xml:space="preserve"> suffer from respiratory diseases, whereas the health damage and medical costs for patients exceeded 166.7 million U.S. Dollars during the period 1999–2004. </w:t>
      </w:r>
      <w:r w:rsidR="008C5BDC" w:rsidRPr="002341F4">
        <w:fldChar w:fldCharType="begin" w:fldLock="1"/>
      </w:r>
      <w:r w:rsidR="008C5BDC" w:rsidRPr="002341F4">
        <w:instrText>ADDIN CSL_CITATION {"citationItems":[{"id":"ITEM-1","itemData":{"author":[{"dropping-particle":"","family":"Miri","given":"Abbas","non-dropping-particle":"","parse-names":false,"suffix":""},{"dropping-particle":"","family":"Ahmadi","given":"Hassan","non-dropping-particle":"","parse-names":false,"suffix":""},{"dropping-particle":"","family":"Ghanbari","given":"Ahmad","non-dropping-particle":"","parse-names":false,"suffix":""},{"dropping-particle":"","family":"Moghaddamnia","given":"Alireza","non-dropping-particle":"","parse-names":false,"suffix":""}],"container-title":"Int J Energy Environ","id":"ITEM-1","issue":"1","issued":{"date-parts":[["2007"]]},"page":"101-105","title":"Dust storms impacts on air pollution and public health under hot and dry climate","type":"article-journal","volume":"2"},"uris":["http://www.mendeley.com/documents/?uuid=d244d272-f63a-4dde-a247-52eb5e13044d"]}],"mendeley":{"formattedCitation":"[13]","plainTextFormattedCitation":"[13]","previouslyFormattedCitation":"[13]"},"properties":{"noteIndex":0},"schema":"https://github.com/citation-style-language/schema/raw/master/csl-citation.json"}</w:instrText>
      </w:r>
      <w:r w:rsidR="008C5BDC" w:rsidRPr="002341F4">
        <w:fldChar w:fldCharType="separate"/>
      </w:r>
      <w:r w:rsidR="008C5BDC" w:rsidRPr="002341F4">
        <w:rPr>
          <w:noProof/>
        </w:rPr>
        <w:t>[13]</w:t>
      </w:r>
      <w:r w:rsidR="008C5BDC" w:rsidRPr="002341F4">
        <w:fldChar w:fldCharType="end"/>
      </w:r>
      <w:r w:rsidR="008C5BDC" w:rsidRPr="002341F4">
        <w:t xml:space="preserve">. In </w:t>
      </w:r>
      <w:proofErr w:type="spellStart"/>
      <w:r w:rsidR="008C5BDC" w:rsidRPr="002341F4">
        <w:t>Zabol</w:t>
      </w:r>
      <w:proofErr w:type="spellEnd"/>
      <w:r w:rsidR="008C5BDC" w:rsidRPr="002341F4">
        <w:t xml:space="preserve"> city, from September 2010 to July 2011 (316 days), only 21 days (less than 7 percent) was in healthy condition </w:t>
      </w:r>
      <w:r w:rsidR="008C5BDC" w:rsidRPr="002341F4">
        <w:fldChar w:fldCharType="begin" w:fldLock="1"/>
      </w:r>
      <w:r w:rsidR="008C5BDC" w:rsidRPr="002341F4">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008C5BDC" w:rsidRPr="002341F4">
        <w:fldChar w:fldCharType="separate"/>
      </w:r>
      <w:r w:rsidR="008C5BDC" w:rsidRPr="002341F4">
        <w:rPr>
          <w:noProof/>
        </w:rPr>
        <w:t>[3]</w:t>
      </w:r>
      <w:r w:rsidR="008C5BDC" w:rsidRPr="002341F4">
        <w:fldChar w:fldCharType="end"/>
      </w:r>
      <w:r w:rsidR="008C5BDC" w:rsidRPr="002341F4">
        <w:t xml:space="preserve">. In 1977 more than 55 percent of </w:t>
      </w:r>
      <w:proofErr w:type="spellStart"/>
      <w:r w:rsidR="008C5BDC" w:rsidRPr="002341F4">
        <w:t>Sistan</w:t>
      </w:r>
      <w:proofErr w:type="spellEnd"/>
      <w:r w:rsidR="008C5BDC" w:rsidRPr="002341F4">
        <w:t xml:space="preserve"> people in Iran were working in agricultural sector but this ration has reduced to less than 22 percent in 2015 due to drought periods </w:t>
      </w:r>
      <w:r w:rsidR="008C5BDC" w:rsidRPr="002341F4">
        <w:fldChar w:fldCharType="begin" w:fldLock="1"/>
      </w:r>
      <w:r w:rsidR="00285489" w:rsidRPr="002341F4">
        <w:instrText>ADDIN CSL_CITATION {"citationItems":[{"id":"ITEM-1","itemData":{"author":[{"dropping-particle":"","family":"Ministry of Cooperatives Labour and Social Welfare Iran","given":"","non-dropping-particle":"","parse-names":false,"suffix":""}],"id":"ITEM-1","issued":{"date-parts":[["2017"]]},"title":"Employment status of Sistan and Baluchestan province","type":"report"},"uris":["http://www.mendeley.com/documents/?uuid=c094c5cc-c7a0-44dd-97b9-7ac3be6f60af"]}],"mendeley":{"formattedCitation":"[14]","plainTextFormattedCitation":"[14]","previouslyFormattedCitation":"[14]"},"properties":{"noteIndex":0},"schema":"https://github.com/citation-style-language/schema/raw/master/csl-citation.json"}</w:instrText>
      </w:r>
      <w:r w:rsidR="008C5BDC" w:rsidRPr="002341F4">
        <w:fldChar w:fldCharType="separate"/>
      </w:r>
      <w:r w:rsidR="008C5BDC" w:rsidRPr="002341F4">
        <w:rPr>
          <w:noProof/>
        </w:rPr>
        <w:t>[14]</w:t>
      </w:r>
      <w:r w:rsidR="008C5BDC" w:rsidRPr="002341F4">
        <w:fldChar w:fldCharType="end"/>
      </w:r>
      <w:r w:rsidR="008C5BDC" w:rsidRPr="002341F4">
        <w:t xml:space="preserve">. Drought has negatively impacted ﬁsheries which have been brought to a halt </w:t>
      </w:r>
      <w:r w:rsidR="008C5BDC" w:rsidRPr="002341F4">
        <w:fldChar w:fldCharType="begin" w:fldLock="1"/>
      </w:r>
      <w:r w:rsidR="00285489" w:rsidRPr="002341F4">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mendeley":{"formattedCitation":"[3]","plainTextFormattedCitation":"[3]","previouslyFormattedCitation":"[3]"},"properties":{"noteIndex":0},"schema":"https://github.com/citation-style-language/schema/raw/master/csl-citation.json"}</w:instrText>
      </w:r>
      <w:r w:rsidR="008C5BDC" w:rsidRPr="002341F4">
        <w:fldChar w:fldCharType="separate"/>
      </w:r>
      <w:r w:rsidR="008C5BDC" w:rsidRPr="002341F4">
        <w:rPr>
          <w:noProof/>
        </w:rPr>
        <w:t>[3]</w:t>
      </w:r>
      <w:r w:rsidR="008C5BDC" w:rsidRPr="002341F4">
        <w:fldChar w:fldCharType="end"/>
      </w:r>
      <w:r w:rsidR="008C5BDC" w:rsidRPr="002341F4">
        <w:t xml:space="preserve"> and caused high unemployment in </w:t>
      </w:r>
      <w:proofErr w:type="spellStart"/>
      <w:r w:rsidR="008C5BDC" w:rsidRPr="002341F4">
        <w:t>Sistan</w:t>
      </w:r>
      <w:proofErr w:type="spellEnd"/>
      <w:r w:rsidR="008C5BDC" w:rsidRPr="002341F4">
        <w:t xml:space="preserve"> region.</w:t>
      </w:r>
      <w:r w:rsidR="002341F4" w:rsidRPr="002341F4">
        <w:t xml:space="preserve"> Unemployment is one of the most important reasons of terrorism activities in Middle Eastern and North African </w:t>
      </w:r>
      <w:r w:rsidR="002341F4">
        <w:t xml:space="preserve">known as MENA </w:t>
      </w:r>
      <w:r w:rsidR="002341F4" w:rsidRPr="002341F4">
        <w:fldChar w:fldCharType="begin" w:fldLock="1"/>
      </w:r>
      <w:r w:rsidR="00EA2837">
        <w:instrText>ADDIN CSL_CITATION {"citationItems":[{"id":"ITEM-1","itemData":{"DOI":"10.1016/j.seps.2017.12.003","ISSN":"00380121","abstract":"This paper builds on existing research investigating the root causes of terrorism by considering youth unemployment as a measure of economic deprivation. In particular, the study focuses on terrorism in Middle Eastern and North African (MENAP) countries and features terrorism incident count data for the period 1998–2012 using negative binomial regression models. In our exogenous model, we find that while youth unemployment tends to increase domestic terrorism, it does not have any significant effect on transnational terrorism. Given concerns about endogeneity of youth unemployment in these models, we use two kinds of corrections-instrumental variables and lagged variables. We control for endogeneity by using military expenditure, under-five mortality rate and foreign direct investment as instruments. We are not able to reject the null hypothesis that youth unemployment is exogenous. Using lagged variables, we find a similar result as noted in the exogenous specifications with regard to the effect of youth unemployment on domestic and transnational terrorism. We also find evidence that domestic terrorism tends to have a positive relationship with press freedom, religious and linguistic fractionalization, and area of the country. Transnational terrorism has a positive association with the quality of democracy and a negative association with political stability and regulatory quality. The amount of natural resources tends to be negatively associated with domestic terrorism and positively associated with transnational terrorism.","author":[{"dropping-particle":"","family":"Bagchi","given":"Aniruddha","non-dropping-particle":"","parse-names":false,"suffix":""},{"dropping-particle":"","family":"Paul","given":"Jomon A.","non-dropping-particle":"","parse-names":false,"suffix":""}],"container-title":"Socio-Economic Planning Sciences","id":"ITEM-1","issue":"December 2017","issued":{"date-parts":[["2018"]]},"page":"9-20","publisher":"Elsevier","title":"Youth unemployment and terrorism in the MENAP (Middle East, North Africa, Afghanistan, and Pakistan) region","type":"article-journal","volume":"64"},"uris":["http://www.mendeley.com/documents/?uuid=0500f08f-e7ac-4759-96eb-e6eca50e6b72"]}],"mendeley":{"formattedCitation":"[15]","plainTextFormattedCitation":"[15]","previouslyFormattedCitation":"[15]"},"properties":{"noteIndex":0},"schema":"https://github.com/citation-style-language/schema/raw/master/csl-citation.json"}</w:instrText>
      </w:r>
      <w:r w:rsidR="002341F4" w:rsidRPr="002341F4">
        <w:fldChar w:fldCharType="separate"/>
      </w:r>
      <w:r w:rsidR="002341F4" w:rsidRPr="002341F4">
        <w:rPr>
          <w:noProof/>
        </w:rPr>
        <w:t>[15]</w:t>
      </w:r>
      <w:r w:rsidR="002341F4" w:rsidRPr="002341F4">
        <w:fldChar w:fldCharType="end"/>
      </w:r>
      <w:r w:rsidR="002341F4" w:rsidRPr="002341F4">
        <w:t>.</w:t>
      </w:r>
      <w:r w:rsidR="002341F4">
        <w:t xml:space="preserve"> For example, </w:t>
      </w:r>
      <w:proofErr w:type="spellStart"/>
      <w:r w:rsidR="002341F4">
        <w:t>Grishk</w:t>
      </w:r>
      <w:proofErr w:type="spellEnd"/>
      <w:r w:rsidR="002341F4">
        <w:t xml:space="preserve"> Dam (shown in </w:t>
      </w:r>
      <w:r w:rsidR="00B9636C" w:rsidRPr="00A06BC9">
        <w:fldChar w:fldCharType="begin"/>
      </w:r>
      <w:r w:rsidR="00B9636C" w:rsidRPr="00A06BC9">
        <w:instrText xml:space="preserve"> REF _Ref56087195 \h  \* MERGEFORMAT </w:instrText>
      </w:r>
      <w:r w:rsidR="00B9636C" w:rsidRPr="00A06BC9">
        <w:fldChar w:fldCharType="separate"/>
      </w:r>
      <w:r w:rsidR="00306D70" w:rsidRPr="00147A6E">
        <w:t xml:space="preserve">Figure </w:t>
      </w:r>
      <w:r w:rsidR="00306D70">
        <w:t>1</w:t>
      </w:r>
      <w:r w:rsidR="00B9636C" w:rsidRPr="00A06BC9">
        <w:fldChar w:fldCharType="end"/>
      </w:r>
      <w:r w:rsidR="002341F4">
        <w:t xml:space="preserve">-a) </w:t>
      </w:r>
      <w:r w:rsidR="002341F4" w:rsidRPr="002341F4">
        <w:t xml:space="preserve">had two damages which would cost 3 million US </w:t>
      </w:r>
      <w:r w:rsidRPr="002341F4">
        <w:t>dollars</w:t>
      </w:r>
      <w:r w:rsidR="002341F4" w:rsidRPr="002341F4">
        <w:t xml:space="preserve"> to repair</w:t>
      </w:r>
      <w:r w:rsidR="002341F4">
        <w:t xml:space="preserve"> by </w:t>
      </w:r>
      <w:r w:rsidR="002341F4" w:rsidRPr="002341F4">
        <w:t>a group of twenty Taliban fighters</w:t>
      </w:r>
      <w:r w:rsidR="002341F4">
        <w:t xml:space="preserve"> in 2005.</w:t>
      </w:r>
    </w:p>
    <w:p w14:paraId="1433213C" w14:textId="006BED52" w:rsidR="001E3C31" w:rsidRPr="003959F7" w:rsidRDefault="00FF625A" w:rsidP="002A5EF6">
      <w:pPr>
        <w:pStyle w:val="BodyText0"/>
      </w:pPr>
      <w:r w:rsidRPr="00EA2837">
        <w:t>Social media in crisis situations, such as natural disasters, have been recognized by scholars and practitioners as key communication channels that can complement traditional channels</w:t>
      </w:r>
      <w:r w:rsidR="002341F4" w:rsidRPr="00EA2837">
        <w:t xml:space="preserve"> </w:t>
      </w:r>
      <w:r w:rsidR="002341F4" w:rsidRPr="00EA2837">
        <w:fldChar w:fldCharType="begin" w:fldLock="1"/>
      </w:r>
      <w:r w:rsidR="00EA2837">
        <w:instrText>ADDIN CSL_CITATION {"citationItems":[{"id":"ITEM-1","itemData":{"DOI":"10.1016/j.chb.2015.04.020","ISSN":"07475632","abstract":"Social media in crisis situations, such as natural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during and after Typhoon Haiyan pummeled the Philippines. We tested a typology of Twitter use based on previous research, and explored external factors - time of use and geographic location - and internal factors - type of stakeholders (e.g. ordinary citizens, journalists, etc.) and social media engagement - to predict these uses. The results showed that different stakeholders used social media mostly for dissemination of second-hand information, in coordinating relief efforts, and in memorializing those affected. Recommendations for future research and applications in future crises are also presented.","author":[{"dropping-particle":"","family":"Takahashi","given":"Bruno","non-dropping-particle":"","parse-names":false,"suffix":""},{"dropping-particle":"","family":"Tandoc","given":"Edson C.","non-dropping-particle":"","parse-names":false,"suffix":""},{"dropping-particle":"","family":"Carmichael","given":"Christine","non-dropping-particle":"","parse-names":false,"suffix":""}],"container-title":"Computers in Human Behavior","id":"ITEM-1","issued":{"date-parts":[["2015"]]},"page":"392-398","publisher":"Elsevier Ltd","title":"Communicating on Twitter during a disaster: An analysis of tweets during Typhoon Haiyan in the Philippines","type":"article-journal","volume":"50"},"uris":["http://www.mendeley.com/documents/?uuid=5cea6802-9ee0-466c-ab35-e6ca6eb146ad"]}],"mendeley":{"formattedCitation":"[16]","plainTextFormattedCitation":"[16]","previouslyFormattedCitation":"[16]"},"properties":{"noteIndex":0},"schema":"https://github.com/citation-style-language/schema/raw/master/csl-citation.json"}</w:instrText>
      </w:r>
      <w:r w:rsidR="002341F4" w:rsidRPr="00EA2837">
        <w:fldChar w:fldCharType="separate"/>
      </w:r>
      <w:r w:rsidR="002341F4" w:rsidRPr="00EA2837">
        <w:rPr>
          <w:noProof/>
        </w:rPr>
        <w:t>[16]</w:t>
      </w:r>
      <w:r w:rsidR="002341F4" w:rsidRPr="00EA2837">
        <w:fldChar w:fldCharType="end"/>
      </w:r>
      <w:r w:rsidRPr="00EA2837">
        <w:t>.</w:t>
      </w:r>
      <w:r w:rsidR="002341F4" w:rsidRPr="00EA2837">
        <w:t xml:space="preserve"> </w:t>
      </w:r>
      <w:r w:rsidR="001E3C31" w:rsidRPr="00EA2837">
        <w:t xml:space="preserve">Considering that there is still a lack of clarity about the role of traditional media in crisis and risk communication </w:t>
      </w:r>
      <w:r w:rsidR="00EA2837">
        <w:fldChar w:fldCharType="begin" w:fldLock="1"/>
      </w:r>
      <w:r w:rsidR="003959F7">
        <w:instrText>ADDIN CSL_CITATION {"citationItems":[{"id":"ITEM-1","itemData":{"DOI":"10.1080/136698700376699","ISSN":"14664461","abstract":"This is a survey of research on how media influence risk perception. Media are diverse in content, and often not as biased in their (news) reporting as is commonly thought. Although many take media’s influence for granted, the evidence points the other way: even for heavy media users, media are probably not a strong causal factor in (especially not personal) risk perception. Risk perception may be affected by the media via availability (more information gives a stronger effect), but the effects are lessened by impersonal impact: general risk perception is more easily changed than personal risk perception. Risk perception is often thought to cause behaviour, but this is still uncertain, and caution is necessary as to this possible connection. © 2000 Taylor &amp; Francis Ltd.","author":[{"dropping-particle":"","family":"Af Wåhlberg","given":"Anders","non-dropping-particle":"","parse-names":false,"suffix":""},{"dropping-particle":"","family":"Sjöberg","given":"Lennart","non-dropping-particle":"","parse-names":false,"suffix":""}],"container-title":"Journal of Risk Research","id":"ITEM-1","issue":"1","issued":{"date-parts":[["2000"]]},"page":"31-50","title":"Risk perception and the media","type":"article-journal","volume":"3"},"uris":["http://www.mendeley.com/documents/?uuid=9c512529-8362-449f-a32f-3330795062c7"]}],"mendeley":{"formattedCitation":"[17]","plainTextFormattedCitation":"[17]","previouslyFormattedCitation":"[17]"},"properties":{"noteIndex":0},"schema":"https://github.com/citation-style-language/schema/raw/master/csl-citation.json"}</w:instrText>
      </w:r>
      <w:r w:rsidR="00EA2837">
        <w:fldChar w:fldCharType="separate"/>
      </w:r>
      <w:r w:rsidR="00EA2837" w:rsidRPr="00EA2837">
        <w:rPr>
          <w:noProof/>
        </w:rPr>
        <w:t>[17]</w:t>
      </w:r>
      <w:r w:rsidR="00EA2837">
        <w:fldChar w:fldCharType="end"/>
      </w:r>
      <w:r w:rsidR="001E3C31" w:rsidRPr="00EA2837">
        <w:t xml:space="preserve">, it comes as no surprise that there is even more limited understanding about the role of social media in these contexts </w:t>
      </w:r>
      <w:r w:rsidR="003959F7">
        <w:fldChar w:fldCharType="begin" w:fldLock="1"/>
      </w:r>
      <w:r w:rsidR="003959F7">
        <w:instrText>ADDIN CSL_CITATION {"citationItems":[{"id":"ITEM-1","itemData":{"DOI":"10.1080/17524032.2012.672442","ISSN":"17524032","abstract":"This study takes an exploratory look at Twitter content in the USA about the emergency at Japan's Fukushima-Daiichi nuclear power station. In particular, I focus on the concepts of the atrophy of vigilance from the risk communication literature and the message functions fulfilled for social media users. Two important results emerge from this analysis. First, Twitter content in the USA reflected a cautious approach, mainly suggesting an informative versus interpretive function and rarely mentioning risk or hazard outright. Second, this informative emphasis on risk dominated the content of tweets in the few days following the emergency but decreased substantially within 2 weeks afterwards; it was then overtaken by an interpretive risk emphasis. In addition, toward the end of this period, tweets were more likely to include hyperlinks to websites of traditional news outlets. Implications for the empirical study of social media and risk communication are discussed. © 2012 Copyright Taylor and Francis Group, LLC.","author":[{"dropping-particle":"","family":"Binder","given":"Andrew R.","non-dropping-particle":"","parse-names":false,"suffix":""}],"container-title":"Environmental Communication","id":"ITEM-1","issue":"2","issued":{"date-parts":[["2012"]]},"page":"268-277","title":"Figuring out #fukushima: An initial look at functions and content of US twitter commentary about nuclear risk","type":"article-journal","volume":"6"},"uris":["http://www.mendeley.com/documents/?uuid=766735a0-b6e5-45de-a177-f3365a6554a0"]}],"mendeley":{"formattedCitation":"[18]","plainTextFormattedCitation":"[18]","previouslyFormattedCitation":"[18]"},"properties":{"noteIndex":0},"schema":"https://github.com/citation-style-language/schema/raw/master/csl-citation.json"}</w:instrText>
      </w:r>
      <w:r w:rsidR="003959F7">
        <w:fldChar w:fldCharType="separate"/>
      </w:r>
      <w:r w:rsidR="003959F7" w:rsidRPr="003959F7">
        <w:rPr>
          <w:noProof/>
        </w:rPr>
        <w:t>[18]</w:t>
      </w:r>
      <w:r w:rsidR="003959F7">
        <w:fldChar w:fldCharType="end"/>
      </w:r>
      <w:r w:rsidR="001E3C31" w:rsidRPr="00EA2837">
        <w:t xml:space="preserve">. Studies in this area mostly deal with the use of social media from an organizational perspective </w:t>
      </w:r>
      <w:r w:rsidR="003959F7">
        <w:fldChar w:fldCharType="begin" w:fldLock="1"/>
      </w:r>
      <w:r w:rsidR="003959F7">
        <w:instrText>ADDIN CSL_CITATION {"citationItems":[{"id":"ITEM-1","itemData":{"DOI":"10.1111/j.1468-5973.2011.00639.x","ISSN":"09660879","abstract":"This work-in-process literature review gives an overview of recent insight in the incorporation of social media in risk and crisis communication. By marrying literature and examples of social media use with best practices in risk and crisis communication, this study demonstrates how communicators can embrace social media tools to better manage a risk or crisis. Best practices in risk and crisis communication are summarized, examples of social media tools used to manage risks and crises are expounded, and recommendations for practitioners are provided to incorporate social media tools in risk and crisis communication. © 2011 Blackwell Publishing Ltd.","author":[{"dropping-particle":"","family":"Veil","given":"Shari R.","non-dropping-particle":"","parse-names":false,"suffix":""},{"dropping-particle":"","family":"Buehner","given":"Tara","non-dropping-particle":"","parse-names":false,"suffix":""},{"dropping-particle":"","family":"Palenchar","given":"Michael J.","non-dropping-particle":"","parse-names":false,"suffix":""}],"container-title":"Journal of Contingencies and Crisis Management","id":"ITEM-1","issue":"2","issued":{"date-parts":[["2011"]]},"page":"110-122","title":"A Work-In-Process Literature Review: Incorporating Social Media in Risk and Crisis Communication","type":"article-journal","volume":"19"},"uris":["http://www.mendeley.com/documents/?uuid=996b38fd-9166-4aa5-b762-3bc41dda98ad"]}],"mendeley":{"formattedCitation":"[19]","plainTextFormattedCitation":"[19]","previouslyFormattedCitation":"[19]"},"properties":{"noteIndex":0},"schema":"https://github.com/citation-style-language/schema/raw/master/csl-citation.json"}</w:instrText>
      </w:r>
      <w:r w:rsidR="003959F7">
        <w:fldChar w:fldCharType="separate"/>
      </w:r>
      <w:r w:rsidR="003959F7" w:rsidRPr="003959F7">
        <w:rPr>
          <w:noProof/>
        </w:rPr>
        <w:t>[19]</w:t>
      </w:r>
      <w:r w:rsidR="003959F7">
        <w:fldChar w:fldCharType="end"/>
      </w:r>
      <w:r w:rsidR="001E3C31" w:rsidRPr="00EA2837">
        <w:t xml:space="preserve">. Such studies have documented cases of effective and ineffective uses of social media in crisis, such as a university response during an earthquake </w:t>
      </w:r>
      <w:r w:rsidR="003959F7">
        <w:fldChar w:fldCharType="begin" w:fldLock="1"/>
      </w:r>
      <w:r w:rsidR="003959F7">
        <w:instrText>ADDIN CSL_CITATION {"citationItems":[{"id":"ITEM-1","itemData":{"DOI":"10.1016/j.iheduc.2011.06.001","ISSN":"10967516","abstract":"On September 4 2010, a massive 7.1 magnitude earthquake struck the Canterbury region in the South Island of New Zealand. The response from the University of Canterbury was immediate and carefully co-ordinated, with the university's web-based environment and a responsive site developed on the social media platform 'Facebook' becoming prominent sources of support for many months. This case study illustrates how the university effectively utilised these environments and their impact within the wider university community. Case study methodology draws upon literature from the fields of social media, social network communities and crisis informatics. The findings propose that social media can effectively support information sharing, communication and collaboration in higher education contexts, in particular in times of crisis, but suggest there needs to be a defined purpose to integrate these within an institution's communications strategy given the resource implications and range of social media already used by students. © 2011 Elsevier Inc.","author":[{"dropping-particle":"","family":"Dabner","given":"Nicki","non-dropping-particle":"","parse-names":false,"suffix":""}],"container-title":"Internet and Higher Education","id":"ITEM-1","issue":"1","issued":{"date-parts":[["2012"]]},"page":"69-78","publisher":"Elsevier Inc.","title":"'Breaking Ground' in the use of social media: A case study of a university earthquake response to inform educational design with Facebook","type":"article-journal","volume":"15"},"uris":["http://www.mendeley.com/documents/?uuid=29e45f90-fffa-43d1-9124-a02ae4c9a2bf"]}],"mendeley":{"formattedCitation":"[20]","plainTextFormattedCitation":"[20]","previouslyFormattedCitation":"[20]"},"properties":{"noteIndex":0},"schema":"https://github.com/citation-style-language/schema/raw/master/csl-citation.json"}</w:instrText>
      </w:r>
      <w:r w:rsidR="003959F7">
        <w:fldChar w:fldCharType="separate"/>
      </w:r>
      <w:r w:rsidR="003959F7" w:rsidRPr="003959F7">
        <w:rPr>
          <w:noProof/>
        </w:rPr>
        <w:t>[20]</w:t>
      </w:r>
      <w:r w:rsidR="003959F7">
        <w:fldChar w:fldCharType="end"/>
      </w:r>
      <w:r w:rsidR="001E3C31" w:rsidRPr="00EA2837">
        <w:t>, or in global issues such as climate change. This stream of research has led to the development of best practices for organizations from a public relations perspective, such as: communicate quickly, be credible, be accurate, be simple, be complete, and communicate broadly</w:t>
      </w:r>
      <w:r w:rsidR="003959F7">
        <w:t xml:space="preserve"> </w:t>
      </w:r>
      <w:r w:rsidR="003959F7">
        <w:fldChar w:fldCharType="begin" w:fldLock="1"/>
      </w:r>
      <w:r w:rsidR="003959F7">
        <w:instrText>ADDIN CSL_CITATION {"citationItems":[{"id":"ITEM-1","itemData":{"DOI":"10.1016/j.pubrev.2013.02.010","ISSN":"03638111","abstract":"Emerging technologies, advances in social media, and new communication platforms have transformed how crisis communicators reach their audiences and partner agencies in a variety of situations. Not only do individuals and organizations communicate differently during a crisis, but they are also perceived very differently; social media platforms and messages add to the challenges involved in maintaining the overall reputation of brands and corporations. To better understand the new messaging system and its effects, the researchers analyzed social media crisis messages and messaging theory through various qualitative and quantitative value modeling techniques and generated a simple baseline model for what constitutes a \"good\" crisis message. Using data collected during Hurricane Irene, the researchers used this baseline model to rank effective and ineffective messages to determine whether the most followed/forwarded messages fit this model, and to identify a set of new best practices for crisis communicators and reputation management monitors using social media platforms. © 2013 Elsevier Inc.","author":[{"dropping-particle":"","family":"Freberg","given":"Karen","non-dropping-particle":"","parse-names":false,"suffix":""},{"dropping-particle":"","family":"Saling","given":"Kristin","non-dropping-particle":"","parse-names":false,"suffix":""},{"dropping-particle":"","family":"Vidoloff","given":"Kathleen G.","non-dropping-particle":"","parse-names":false,"suffix":""},{"dropping-particle":"","family":"Eosco","given":"Gina","non-dropping-particle":"","parse-names":false,"suffix":""}],"container-title":"Public Relations Review","id":"ITEM-1","issue":"3","issued":{"date-parts":[["2013"]]},"page":"185-192","publisher":"Elsevier Inc.","title":"Using value modeling to evaluate social media messages: The case of hurricane irene","type":"article-journal","volume":"39"},"uris":["http://www.mendeley.com/documents/?uuid=6852debf-d8eb-4068-bc71-445236202a74"]}],"mendeley":{"formattedCitation":"[21]","plainTextFormattedCitation":"[21]","previouslyFormattedCitation":"[21]"},"properties":{"noteIndex":0},"schema":"https://github.com/citation-style-language/schema/raw/master/csl-citation.json"}</w:instrText>
      </w:r>
      <w:r w:rsidR="003959F7">
        <w:fldChar w:fldCharType="separate"/>
      </w:r>
      <w:r w:rsidR="003959F7" w:rsidRPr="003959F7">
        <w:rPr>
          <w:noProof/>
        </w:rPr>
        <w:t>[21]</w:t>
      </w:r>
      <w:r w:rsidR="003959F7">
        <w:fldChar w:fldCharType="end"/>
      </w:r>
      <w:r w:rsidR="001E3C31" w:rsidRPr="00EA2837">
        <w:t>. Similarly, governmental organizations have realized the potential of social media in dealing with crises. For example, the Organization for Economic Cooperation and Development (OECD) and the U.S. Congress have recently developed reports from their institutional perspectives outlining beneﬁts and challenges of social media for crisis managers. Studies of social media use by lay populations, however, remain scarce. We argue that there is an equally pressing need to understand social media use during natural disasters from the perspective of ordinary users and public communicators, consistent with how much the audience has changed. An important body of research in information and computational sciences has explored this area</w:t>
      </w:r>
      <w:r w:rsidR="003959F7">
        <w:t xml:space="preserve"> </w:t>
      </w:r>
      <w:r w:rsidR="003959F7">
        <w:fldChar w:fldCharType="begin" w:fldLock="1"/>
      </w:r>
      <w:r w:rsidR="007F7511">
        <w:instrText>ADDIN CSL_CITATION {"citationItems":[{"id":"ITEM-1","itemData":{"DOI":"10.1504/IJWBC.2011.041206","ISSN":"17418216","abstract":"Two weeks after the Great Tohoku earthquake followed by the devastating tsunami, we have sent open-ended questionnaires to a randomly selected sample of Twitter users and also analysed the tweets sent from the disaster-hit areas. We found that people in directly affected areas tend to tweet about their unsafe and uncertain situation while people in remote areas post messages to let their followers know that they are safe. Our analysis of the open-ended answers has revealed that unreliable retweets (RTs) on Twitter was the biggest problem the users have faced during the disaster. Some of the solutions offered by the respondents included introducing official hash tags, limiting the number of RTs for each hash tag and adding features that allow users to trace information by maintaining anonymity. © 2011 Inderscience Enterprises Ltd.","author":[{"dropping-particle":"","family":"Acar","given":"Adam","non-dropping-particle":"","parse-names":false,"suffix":""},{"dropping-particle":"","family":"Muraki","given":"Yuya","non-dropping-particle":"","parse-names":false,"suffix":""}],"container-title":"International Journal of Web Based Communities","id":"ITEM-1","issue":"3","issued":{"date-parts":[["2011"]]},"page":"392-402","title":"Twitter for crisis communication: Lessons learned from Japan's tsunami disaster","type":"article-journal","volume":"7"},"uris":["http://www.mendeley.com/documents/?uuid=1c1766d1-8f5c-4466-bc47-5f4572a79cbe"]}],"mendeley":{"formattedCitation":"[22]","plainTextFormattedCitation":"[22]","previouslyFormattedCitation":"[22]"},"properties":{"noteIndex":0},"schema":"https://github.com/citation-style-language/schema/raw/master/csl-citation.json"}</w:instrText>
      </w:r>
      <w:r w:rsidR="003959F7">
        <w:fldChar w:fldCharType="separate"/>
      </w:r>
      <w:r w:rsidR="003959F7" w:rsidRPr="003959F7">
        <w:rPr>
          <w:noProof/>
        </w:rPr>
        <w:t>[22]</w:t>
      </w:r>
      <w:r w:rsidR="003959F7">
        <w:fldChar w:fldCharType="end"/>
      </w:r>
      <w:r w:rsidR="003959F7">
        <w:t xml:space="preserve">, </w:t>
      </w:r>
      <w:r w:rsidR="003959F7" w:rsidRPr="003959F7">
        <w:t>while researchers are only starting to investigate the implications of social media in disaster relief</w:t>
      </w:r>
      <w:r w:rsidR="003959F7">
        <w:t xml:space="preserve"> </w:t>
      </w:r>
      <w:r w:rsidR="003959F7" w:rsidRPr="003959F7">
        <w:t>situations</w:t>
      </w:r>
      <w:r w:rsidR="008A1B6F">
        <w:t xml:space="preserve"> </w:t>
      </w:r>
      <w:r w:rsidR="008A1B6F">
        <w:fldChar w:fldCharType="begin" w:fldLock="1"/>
      </w:r>
      <w:r w:rsidR="00147A6E">
        <w:instrText>ADDIN CSL_CITATION {"citationItems":[{"id":"ITEM-1","itemData":{"DOI":"10.1016/j.chb.2015.04.020","ISSN":"07475632","abstract":"Social media in crisis situations, such as natural disasters, have been recognized by scholars and practitioners as key communication channels that can complement traditional channels. However, there is limited empirical examination from the user perspective of the functions that social media play and the factors that explain such uses. In this study we examine Twitter use during and after Typhoon Haiyan pummeled the Philippines. We tested a typology of Twitter use based on previous research, and explored external factors - time of use and geographic location - and internal factors - type of stakeholders (e.g. ordinary citizens, journalists, etc.) and social media engagement - to predict these uses. The results showed that different stakeholders used social media mostly for dissemination of second-hand information, in coordinating relief efforts, and in memorializing those affected. Recommendations for future research and applications in future crises are also presented.","author":[{"dropping-particle":"","family":"Takahashi","given":"Bruno","non-dropping-particle":"","parse-names":false,"suffix":""},{"dropping-particle":"","family":"Tandoc","given":"Edson C.","non-dropping-particle":"","parse-names":false,"suffix":""},{"dropping-particle":"","family":"Carmichael","given":"Christine","non-dropping-particle":"","parse-names":false,"suffix":""}],"container-title":"Computers in Human Behavior","id":"ITEM-1","issued":{"date-parts":[["2015"]]},"page":"392-398","publisher":"Elsevier Ltd","title":"Communicating on Twitter during a disaster: An analysis of tweets during Typhoon Haiyan in the Philippines","type":"article-journal","volume":"50"},"uris":["http://www.mendeley.com/documents/?uuid=5cea6802-9ee0-466c-ab35-e6ca6eb146ad"]}],"mendeley":{"formattedCitation":"[16]","plainTextFormattedCitation":"[16]","previouslyFormattedCitation":"[16]"},"properties":{"noteIndex":0},"schema":"https://github.com/citation-style-language/schema/raw/master/csl-citation.json"}</w:instrText>
      </w:r>
      <w:r w:rsidR="008A1B6F">
        <w:fldChar w:fldCharType="separate"/>
      </w:r>
      <w:r w:rsidR="008A1B6F" w:rsidRPr="008A1B6F">
        <w:rPr>
          <w:noProof/>
        </w:rPr>
        <w:t>[16]</w:t>
      </w:r>
      <w:r w:rsidR="008A1B6F">
        <w:fldChar w:fldCharType="end"/>
      </w:r>
      <w:r w:rsidR="003959F7" w:rsidRPr="003959F7">
        <w:t>.</w:t>
      </w:r>
      <w:r w:rsidR="009B134A">
        <w:t xml:space="preserve"> </w:t>
      </w:r>
    </w:p>
    <w:p w14:paraId="2E10334E" w14:textId="0082B3A9" w:rsidR="00C340F4" w:rsidRPr="00EA2837" w:rsidRDefault="002341F4" w:rsidP="002A5EF6">
      <w:pPr>
        <w:pStyle w:val="BodyText0"/>
      </w:pPr>
      <w:r w:rsidRPr="00EA2837">
        <w:t xml:space="preserve">In this study we investigated Tweets to see how people react to </w:t>
      </w:r>
      <w:proofErr w:type="spellStart"/>
      <w:r w:rsidRPr="00EA2837">
        <w:t>Hamun</w:t>
      </w:r>
      <w:proofErr w:type="spellEnd"/>
      <w:r w:rsidRPr="00EA2837">
        <w:t xml:space="preserve"> Lake desiccation in order to highlight the most important effect</w:t>
      </w:r>
      <w:r w:rsidR="000E7271" w:rsidRPr="00EA2837">
        <w:t>s</w:t>
      </w:r>
      <w:r w:rsidRPr="00EA2837">
        <w:t xml:space="preserve"> of this environmental disaster. </w:t>
      </w:r>
      <w:r w:rsidR="001E3C31" w:rsidRPr="00EA2837">
        <w:t xml:space="preserve">In this </w:t>
      </w:r>
      <w:r w:rsidR="001E3C31" w:rsidRPr="00EA2837">
        <w:t xml:space="preserve">research we examined text mining techniques such as text categorization, sentiment analysis, </w:t>
      </w:r>
      <w:r w:rsidR="00795F7A">
        <w:t>s</w:t>
      </w:r>
      <w:r w:rsidR="00795F7A" w:rsidRPr="00795F7A">
        <w:t>emantic similarity</w:t>
      </w:r>
      <w:r w:rsidR="00795F7A">
        <w:t>,</w:t>
      </w:r>
      <w:r w:rsidR="00795F7A" w:rsidRPr="00795F7A">
        <w:t xml:space="preserve"> </w:t>
      </w:r>
      <w:r w:rsidR="001E3C31" w:rsidRPr="00EA2837">
        <w:t xml:space="preserve">etc. to develop some information of how people feel about </w:t>
      </w:r>
      <w:proofErr w:type="spellStart"/>
      <w:r w:rsidR="001E3C31" w:rsidRPr="00EA2837">
        <w:t>Hamun</w:t>
      </w:r>
      <w:proofErr w:type="spellEnd"/>
      <w:r w:rsidR="001E3C31" w:rsidRPr="00EA2837">
        <w:t xml:space="preserve"> Lake desiccation</w:t>
      </w:r>
      <w:r w:rsidR="000D7196">
        <w:t xml:space="preserve"> based online on text resources</w:t>
      </w:r>
      <w:r w:rsidR="001E3C31" w:rsidRPr="00EA2837">
        <w:t>.</w:t>
      </w:r>
      <w:r w:rsidR="00795F7A">
        <w:t xml:space="preserve"> Using </w:t>
      </w:r>
      <w:r w:rsidR="00795F7A" w:rsidRPr="00EA2837">
        <w:t>statistical analysis</w:t>
      </w:r>
      <w:r w:rsidR="00795F7A">
        <w:t>,</w:t>
      </w:r>
      <w:r w:rsidR="00795F7A" w:rsidRPr="00EA2837">
        <w:t xml:space="preserve"> </w:t>
      </w:r>
      <w:r w:rsidR="00795F7A">
        <w:t>w</w:t>
      </w:r>
      <w:r w:rsidR="00795F7A" w:rsidRPr="00EA2837">
        <w:t>e</w:t>
      </w:r>
      <w:r w:rsidR="001E3C31" w:rsidRPr="00EA2837">
        <w:t xml:space="preserve"> </w:t>
      </w:r>
      <w:r w:rsidR="00795F7A">
        <w:t>determined</w:t>
      </w:r>
      <w:r w:rsidR="001E3C31" w:rsidRPr="00EA2837">
        <w:t xml:space="preserve"> most frequent words </w:t>
      </w:r>
      <w:r w:rsidR="00795F7A">
        <w:t xml:space="preserve">of tweets </w:t>
      </w:r>
      <w:r w:rsidR="001E3C31" w:rsidRPr="00EA2837">
        <w:t xml:space="preserve">and </w:t>
      </w:r>
      <w:proofErr w:type="spellStart"/>
      <w:r w:rsidR="001E3C31" w:rsidRPr="00EA2837">
        <w:t>WebJaccard</w:t>
      </w:r>
      <w:proofErr w:type="spellEnd"/>
      <w:r w:rsidR="001E3C31" w:rsidRPr="00EA2837">
        <w:t xml:space="preserve"> as a</w:t>
      </w:r>
      <w:r w:rsidR="00795F7A">
        <w:t>n</w:t>
      </w:r>
      <w:r w:rsidR="001E3C31" w:rsidRPr="00EA2837">
        <w:t xml:space="preserve"> index </w:t>
      </w:r>
      <w:r w:rsidR="00795F7A">
        <w:t xml:space="preserve">to show </w:t>
      </w:r>
      <w:r w:rsidR="001E3C31" w:rsidRPr="00EA2837">
        <w:t>similarity</w:t>
      </w:r>
      <w:r w:rsidR="00795F7A">
        <w:t xml:space="preserve"> </w:t>
      </w:r>
      <w:r w:rsidR="001E3C31" w:rsidRPr="00EA2837">
        <w:t xml:space="preserve">to understand what </w:t>
      </w:r>
      <w:r w:rsidR="006E2C22" w:rsidRPr="00EA2837">
        <w:t xml:space="preserve">main consequences of </w:t>
      </w:r>
      <w:proofErr w:type="spellStart"/>
      <w:r w:rsidR="006E2C22" w:rsidRPr="00EA2837">
        <w:t>Hamun</w:t>
      </w:r>
      <w:proofErr w:type="spellEnd"/>
      <w:r w:rsidR="006E2C22" w:rsidRPr="00EA2837">
        <w:t xml:space="preserve"> Lake desiccation are</w:t>
      </w:r>
      <w:r w:rsidR="001E3C31" w:rsidRPr="00EA2837">
        <w:t xml:space="preserve">. Proposed approach by this research can help to have more insights about what is happening in </w:t>
      </w:r>
      <w:proofErr w:type="spellStart"/>
      <w:r w:rsidR="001E3C31" w:rsidRPr="00EA2837">
        <w:t>Sistan</w:t>
      </w:r>
      <w:proofErr w:type="spellEnd"/>
      <w:r w:rsidR="001E3C31" w:rsidRPr="00EA2837">
        <w:t xml:space="preserve"> society to cover lack of social data </w:t>
      </w:r>
      <w:r w:rsidR="005E22B7">
        <w:t>in</w:t>
      </w:r>
      <w:r w:rsidR="001E3C31" w:rsidRPr="00EA2837">
        <w:t xml:space="preserve"> the region. </w:t>
      </w:r>
    </w:p>
    <w:p w14:paraId="4AC9AFB8" w14:textId="2E82F7AD" w:rsidR="009303D9" w:rsidRDefault="00C340F4" w:rsidP="006722C9">
      <w:pPr>
        <w:pStyle w:val="Heading1"/>
      </w:pPr>
      <w:r w:rsidRPr="00C340F4">
        <w:t>Methodology</w:t>
      </w:r>
    </w:p>
    <w:p w14:paraId="74181EF0" w14:textId="5ACAB353" w:rsidR="00147A6E" w:rsidRDefault="00147A6E" w:rsidP="00BB1940">
      <w:pPr>
        <w:pStyle w:val="Heading2"/>
      </w:pPr>
      <w:r>
        <w:t>Dataset</w:t>
      </w:r>
      <w:r w:rsidR="00EE5A08">
        <w:t>s</w:t>
      </w:r>
      <w:r w:rsidR="001457EC">
        <w:t xml:space="preserve"> most frequent words</w:t>
      </w:r>
    </w:p>
    <w:p w14:paraId="58448832" w14:textId="04865B94" w:rsidR="00EE5A08" w:rsidRDefault="00EE5A08" w:rsidP="002A5EF6">
      <w:pPr>
        <w:pStyle w:val="BodyText0"/>
      </w:pPr>
      <w:r w:rsidRPr="00147A6E">
        <w:t>We analyzed content shared on Twitter about</w:t>
      </w:r>
      <w:r>
        <w:t xml:space="preserve"> </w:t>
      </w:r>
      <w:proofErr w:type="spellStart"/>
      <w:r>
        <w:t>Hamun</w:t>
      </w:r>
      <w:proofErr w:type="spellEnd"/>
      <w:r>
        <w:t xml:space="preserve"> Lake </w:t>
      </w:r>
      <w:r w:rsidR="00BA0687">
        <w:t xml:space="preserve">and </w:t>
      </w:r>
      <w:proofErr w:type="spellStart"/>
      <w:r w:rsidR="00BA0687">
        <w:t>Sistan</w:t>
      </w:r>
      <w:proofErr w:type="spellEnd"/>
      <w:r w:rsidR="00BA0687">
        <w:t xml:space="preserve"> region</w:t>
      </w:r>
      <w:r>
        <w:t xml:space="preserve">. First, we build a positive dataset (D+) and negative dataset (D-) from tweets by defining queries </w:t>
      </w:r>
      <w:r w:rsidR="00BA0687">
        <w:t xml:space="preserve">based on </w:t>
      </w:r>
      <w:r>
        <w:t>some keywords (</w:t>
      </w:r>
      <w:r>
        <w:fldChar w:fldCharType="begin"/>
      </w:r>
      <w:r>
        <w:instrText xml:space="preserve"> REF _Ref56006722 \h </w:instrText>
      </w:r>
      <w:r w:rsidR="002A5EF6">
        <w:instrText xml:space="preserve"> \* MERGEFORMAT </w:instrText>
      </w:r>
      <w:r>
        <w:fldChar w:fldCharType="separate"/>
      </w:r>
      <w:r w:rsidR="00306D70">
        <w:t xml:space="preserve">Table </w:t>
      </w:r>
      <w:r w:rsidR="00306D70">
        <w:rPr>
          <w:noProof/>
        </w:rPr>
        <w:t>1</w:t>
      </w:r>
      <w:r>
        <w:fldChar w:fldCharType="end"/>
      </w:r>
      <w:r>
        <w:t xml:space="preserve">). We used Twitter API module in python known as </w:t>
      </w:r>
      <w:proofErr w:type="spellStart"/>
      <w:r>
        <w:t>Tweepy</w:t>
      </w:r>
      <w:proofErr w:type="spellEnd"/>
      <w:r>
        <w:t xml:space="preserve"> </w:t>
      </w:r>
      <w:r>
        <w:fldChar w:fldCharType="begin" w:fldLock="1"/>
      </w:r>
      <w:r w:rsidR="002C5437">
        <w:instrText>ADDIN CSL_CITATION {"citationItems":[{"id":"ITEM-1","itemData":{"author":[{"dropping-particle":"","family":"Roesslein","given":"Joshua","non-dropping-particle":"","parse-names":false,"suffix":""}],"container-title":"URL: https://github.com/tweepy/tweepy","id":"ITEM-1","issued":{"date-parts":[["2020"]]},"title":"Tweepy: Twitter for Python!","type":"article-journal"},"uris":["http://www.mendeley.com/documents/?uuid=3cfd6d3c-1c87-4ab1-961c-326bffeb9ca4"]}],"mendeley":{"formattedCitation":"[23]","plainTextFormattedCitation":"[23]","previouslyFormattedCitation":"[23]"},"properties":{"noteIndex":0},"schema":"https://github.com/citation-style-language/schema/raw/master/csl-citation.json"}</w:instrText>
      </w:r>
      <w:r>
        <w:fldChar w:fldCharType="separate"/>
      </w:r>
      <w:r w:rsidRPr="00147A6E">
        <w:rPr>
          <w:noProof/>
        </w:rPr>
        <w:t>[23]</w:t>
      </w:r>
      <w:r>
        <w:fldChar w:fldCharType="end"/>
      </w:r>
      <w:r>
        <w:t xml:space="preserve"> for </w:t>
      </w:r>
      <w:r w:rsidR="00BA0687">
        <w:t>retrieving tweets</w:t>
      </w:r>
      <w:r>
        <w:t xml:space="preserve">. It should be noted that because most tweets related to </w:t>
      </w:r>
      <w:r w:rsidR="00BA0687">
        <w:t>studied topic</w:t>
      </w:r>
      <w:r>
        <w:t xml:space="preserve"> are in Persian</w:t>
      </w:r>
      <w:r w:rsidR="00BA0687">
        <w:t xml:space="preserve"> (popular language in Iran and Afghanistan)</w:t>
      </w:r>
      <w:r>
        <w:t>, so keywords were defined in Persian. Then, we translated all Tweets to English using Google Translate module in python</w:t>
      </w:r>
      <w:r w:rsidR="002C5437">
        <w:t xml:space="preserve"> known as </w:t>
      </w:r>
      <w:proofErr w:type="spellStart"/>
      <w:r w:rsidR="002C5437" w:rsidRPr="002C5437">
        <w:t>googletrans</w:t>
      </w:r>
      <w:proofErr w:type="spellEnd"/>
      <w:r w:rsidR="002C5437">
        <w:t xml:space="preserve"> </w:t>
      </w:r>
      <w:r w:rsidR="002C5437">
        <w:fldChar w:fldCharType="begin" w:fldLock="1"/>
      </w:r>
      <w:r w:rsidR="00CD4571">
        <w:instrText>ADDIN CSL_CITATION {"citationItems":[{"id":"ITEM-1","itemData":{"author":[{"dropping-particle":"","family":"Han","given":"SuHu","non-dropping-particle":"","parse-names":false,"suffix":""}],"container-title":"URL: https://github.com/ssut/py-googletrans.git","id":"ITEM-1","issued":{"date-parts":[["2020"]]},"title":"googletrans: googletrans for Python!","type":"article-journal"},"uris":["http://www.mendeley.com/documents/?uuid=084b212a-dd05-4f62-88f7-7200d063f38a"]}],"mendeley":{"formattedCitation":"[24]","plainTextFormattedCitation":"[24]","previouslyFormattedCitation":"[24]"},"properties":{"noteIndex":0},"schema":"https://github.com/citation-style-language/schema/raw/master/csl-citation.json"}</w:instrText>
      </w:r>
      <w:r w:rsidR="002C5437">
        <w:fldChar w:fldCharType="separate"/>
      </w:r>
      <w:r w:rsidR="002C5437" w:rsidRPr="002C5437">
        <w:rPr>
          <w:noProof/>
        </w:rPr>
        <w:t>[24]</w:t>
      </w:r>
      <w:r w:rsidR="002C5437">
        <w:fldChar w:fldCharType="end"/>
      </w:r>
      <w:r w:rsidR="002C5437">
        <w:t>.</w:t>
      </w:r>
      <w:r w:rsidR="001457EC">
        <w:t xml:space="preserve"> Based on defined queries by OR operator between keywords of each datasets (</w:t>
      </w:r>
      <w:r w:rsidR="001457EC">
        <w:fldChar w:fldCharType="begin"/>
      </w:r>
      <w:r w:rsidR="001457EC">
        <w:instrText xml:space="preserve"> REF _Ref56006722 \h </w:instrText>
      </w:r>
      <w:r w:rsidR="001457EC">
        <w:fldChar w:fldCharType="separate"/>
      </w:r>
      <w:r w:rsidR="00306D70">
        <w:t xml:space="preserve">Table </w:t>
      </w:r>
      <w:r w:rsidR="00306D70">
        <w:rPr>
          <w:noProof/>
        </w:rPr>
        <w:t>1</w:t>
      </w:r>
      <w:r w:rsidR="001457EC">
        <w:fldChar w:fldCharType="end"/>
      </w:r>
      <w:r w:rsidR="001457EC">
        <w:t xml:space="preserve">), excluding retweets, D+ and D- were built. </w:t>
      </w:r>
      <w:r w:rsidR="002C5437">
        <w:t xml:space="preserve"> </w:t>
      </w:r>
    </w:p>
    <w:p w14:paraId="787C0A93" w14:textId="7660AB58" w:rsidR="002C5437" w:rsidRDefault="002C5437" w:rsidP="00BB1940">
      <w:pPr>
        <w:pStyle w:val="Heading2"/>
      </w:pPr>
      <w:r>
        <w:t>Tokenization of tweets</w:t>
      </w:r>
    </w:p>
    <w:p w14:paraId="205EADD0" w14:textId="78BAB6D0" w:rsidR="00CD4571" w:rsidRDefault="002C5437" w:rsidP="002A5EF6">
      <w:pPr>
        <w:pStyle w:val="BodyText0"/>
      </w:pPr>
      <w:r>
        <w:t>After building</w:t>
      </w:r>
      <w:r>
        <w:rPr>
          <w:lang w:bidi="fa-IR"/>
        </w:rPr>
        <w:t xml:space="preserve"> D+ and D-, we</w:t>
      </w:r>
      <w:r>
        <w:t xml:space="preserve"> tokenized them all by </w:t>
      </w:r>
      <w:r w:rsidR="00CD4571">
        <w:t>t</w:t>
      </w:r>
      <w:r w:rsidRPr="002C5437">
        <w:t xml:space="preserve">okenizer </w:t>
      </w:r>
      <w:r w:rsidR="00CD4571">
        <w:t xml:space="preserve">function from NLTK module in python </w:t>
      </w:r>
      <w:r w:rsidR="00CD4571">
        <w:fldChar w:fldCharType="begin" w:fldLock="1"/>
      </w:r>
      <w:r w:rsidR="00CD4571">
        <w:instrText>ADDIN CSL_CITATION {"citationItems":[{"id":"ITEM-1","itemData":{"author":[{"dropping-particle":"","family":"Bird","given":"Steven","non-dropping-particle":"","parse-names":false,"suffix":""},{"dropping-particle":"","family":"Klein","given":"Ewan","non-dropping-particle":"","parse-names":false,"suffix":""},{"dropping-particle":"","family":"Loper","given":"Edward","non-dropping-particle":"","parse-names":false,"suffix":""}],"id":"ITEM-1","issued":{"date-parts":[["2009"]]},"publisher":"\" O'Reilly Media, Inc.\"","title":"Natural language processing with Python: analyzing text with the natural language toolkit","type":"book"},"uris":["http://www.mendeley.com/documents/?uuid=4046c225-daa7-4446-b399-c62fb142c42c"]}],"mendeley":{"formattedCitation":"[25]","plainTextFormattedCitation":"[25]","previouslyFormattedCitation":"[25]"},"properties":{"noteIndex":0},"schema":"https://github.com/citation-style-language/schema/raw/master/csl-citation.json"}</w:instrText>
      </w:r>
      <w:r w:rsidR="00CD4571">
        <w:fldChar w:fldCharType="separate"/>
      </w:r>
      <w:r w:rsidR="00CD4571" w:rsidRPr="00CD4571">
        <w:rPr>
          <w:noProof/>
        </w:rPr>
        <w:t>[25]</w:t>
      </w:r>
      <w:r w:rsidR="00CD4571">
        <w:fldChar w:fldCharType="end"/>
      </w:r>
      <w:r w:rsidR="00CD4571">
        <w:t>. In this step, we d</w:t>
      </w:r>
      <w:r w:rsidRPr="002C5437">
        <w:t>r</w:t>
      </w:r>
      <w:r w:rsidR="00CD4571">
        <w:t>e</w:t>
      </w:r>
      <w:r w:rsidRPr="002C5437">
        <w:t>w histogram of the most common terms, excluding stop-words, for D</w:t>
      </w:r>
      <w:r w:rsidR="00CD4571">
        <w:t>+</w:t>
      </w:r>
      <w:r w:rsidRPr="002C5437">
        <w:t xml:space="preserve"> and D</w:t>
      </w:r>
      <w:r w:rsidR="00CD4571">
        <w:t>-.</w:t>
      </w:r>
    </w:p>
    <w:p w14:paraId="1C3A97A3" w14:textId="79B470D3" w:rsidR="00CD4571" w:rsidRDefault="00CD4571" w:rsidP="00BB1940">
      <w:pPr>
        <w:pStyle w:val="Heading2"/>
      </w:pPr>
      <w:r>
        <w:t>Part of speech (POS) tagging</w:t>
      </w:r>
    </w:p>
    <w:p w14:paraId="6058071B" w14:textId="3436DED9" w:rsidR="00CD4571" w:rsidRDefault="00CD4571" w:rsidP="002A5EF6">
      <w:pPr>
        <w:pStyle w:val="BodyText0"/>
      </w:pPr>
      <w:r>
        <w:t xml:space="preserve">After tokenizing all tweets, we tagged them all by POS tagger in </w:t>
      </w:r>
      <w:r w:rsidR="00BA0687">
        <w:t xml:space="preserve">NLTK </w:t>
      </w:r>
      <w:r>
        <w:t>module in python. Finally, using tokenized and POS tagged words from tweets in D+ and D-, we determined most frequent noun and verbs of each data set.</w:t>
      </w:r>
    </w:p>
    <w:p w14:paraId="7548FEA3" w14:textId="406E4614" w:rsidR="00CD4571" w:rsidRPr="00BB1940" w:rsidRDefault="00A12639" w:rsidP="00BB1940">
      <w:pPr>
        <w:pStyle w:val="Heading2"/>
      </w:pPr>
      <w:r w:rsidRPr="00BB1940">
        <w:t xml:space="preserve">Graphical representation of datasets by </w:t>
      </w:r>
      <w:r w:rsidR="00CD4571" w:rsidRPr="00BB1940">
        <w:t>Word</w:t>
      </w:r>
      <w:r w:rsidRPr="00BB1940">
        <w:t>C</w:t>
      </w:r>
      <w:r w:rsidR="00CD4571" w:rsidRPr="00BB1940">
        <w:t>loud</w:t>
      </w:r>
    </w:p>
    <w:p w14:paraId="1951FAAB" w14:textId="024E4F62" w:rsidR="00CD4571" w:rsidRPr="00CD4571" w:rsidRDefault="00CD4571" w:rsidP="002A5EF6">
      <w:pPr>
        <w:pStyle w:val="BodyText0"/>
      </w:pPr>
      <w:r w:rsidRPr="00CD4571">
        <w:t>Word Cloud is a data visualization technique used for representing text data in which the size of each word indicates its frequency or importance. Significant textual data points can be highlighted using a word cloud. Word clouds are widely used for analyzing data from social network websites</w:t>
      </w:r>
      <w:r>
        <w:t xml:space="preserve"> </w:t>
      </w:r>
      <w:r>
        <w:fldChar w:fldCharType="begin" w:fldLock="1"/>
      </w:r>
      <w:r w:rsidR="0055170B">
        <w:instrText>ADDIN CSL_CITATION {"citationItems":[{"id":"ITEM-1","itemData":{"URL":"https://www.geeksforgeeks.org/generating-word-cloud-python/","accessed":{"date-parts":[["2020","10","11"]]},"author":[{"dropping-particle":"","family":"Kadam","given":"Sumedh","non-dropping-particle":"","parse-names":false,"suffix":""}],"id":"ITEM-1","issued":{"date-parts":[["2020"]]},"title":"Generating Word Cloud in Python","type":"webpage"},"uris":["http://www.mendeley.com/documents/?uuid=25bbcd7d-c2ab-4635-af71-c3a99605056c"]}],"mendeley":{"formattedCitation":"[26]","plainTextFormattedCitation":"[26]","previouslyFormattedCitation":"[26]"},"properties":{"noteIndex":0},"schema":"https://github.com/citation-style-language/schema/raw/master/csl-citation.json"}</w:instrText>
      </w:r>
      <w:r>
        <w:fldChar w:fldCharType="separate"/>
      </w:r>
      <w:r w:rsidRPr="00CD4571">
        <w:rPr>
          <w:noProof/>
        </w:rPr>
        <w:t>[26]</w:t>
      </w:r>
      <w:r>
        <w:fldChar w:fldCharType="end"/>
      </w:r>
      <w:r w:rsidRPr="00CD4571">
        <w:t>.</w:t>
      </w:r>
      <w:r>
        <w:t xml:space="preserve"> We used this technique in our research to </w:t>
      </w:r>
      <w:r w:rsidR="00BA0687">
        <w:t>have</w:t>
      </w:r>
      <w:r w:rsidR="00A12639">
        <w:t xml:space="preserve"> a graphical </w:t>
      </w:r>
      <w:bookmarkStart w:id="0" w:name="_Hlk56009088"/>
      <w:r w:rsidR="00A12639">
        <w:t xml:space="preserve">representation </w:t>
      </w:r>
      <w:bookmarkEnd w:id="0"/>
      <w:r w:rsidR="00A12639">
        <w:t>for D+ and D-</w:t>
      </w:r>
      <w:r>
        <w:t xml:space="preserve">. </w:t>
      </w:r>
    </w:p>
    <w:p w14:paraId="1E3A7D03" w14:textId="1CFA2CC0" w:rsidR="00A12639" w:rsidRDefault="00A12639" w:rsidP="00BB1940">
      <w:pPr>
        <w:pStyle w:val="Heading2"/>
      </w:pPr>
      <w:r>
        <w:t xml:space="preserve">Sentiment analysis of datasets by </w:t>
      </w:r>
      <w:r w:rsidRPr="00A12639">
        <w:t>SentiStrength</w:t>
      </w:r>
    </w:p>
    <w:p w14:paraId="0C333D09" w14:textId="59B36F04" w:rsidR="0055170B" w:rsidRPr="0055170B" w:rsidRDefault="00D708D7" w:rsidP="002A5EF6">
      <w:pPr>
        <w:pStyle w:val="BodyText0"/>
        <w:rPr>
          <w:i/>
          <w:iCs/>
        </w:rPr>
      </w:pPr>
      <w:r w:rsidRPr="00D708D7">
        <w:t xml:space="preserve">SentiStrength estimates the strength of positive and negative sentiment in short texts, even for informal language. It has human-level accuracy for short social web texts in English, except political texts. </w:t>
      </w:r>
      <w:r w:rsidR="00BA0687">
        <w:t xml:space="preserve">More negative scores from </w:t>
      </w:r>
      <w:r w:rsidRPr="00D708D7">
        <w:t xml:space="preserve">SentiStrength reports </w:t>
      </w:r>
      <w:r w:rsidR="00BA0687">
        <w:t xml:space="preserve">more </w:t>
      </w:r>
      <w:r w:rsidRPr="0055170B">
        <w:t>negative</w:t>
      </w:r>
      <w:r w:rsidR="00BA0687">
        <w:t xml:space="preserve"> feeling in the text</w:t>
      </w:r>
      <w:r w:rsidR="0055170B">
        <w:t xml:space="preserve"> </w:t>
      </w:r>
      <w:r w:rsidR="0055170B">
        <w:fldChar w:fldCharType="begin" w:fldLock="1"/>
      </w:r>
      <w:r w:rsidR="00486C6C">
        <w:instrText>ADDIN CSL_CITATION {"citationItems":[{"id":"ITEM-1","itemData":{"URL":"http://sentistrength.wlv.ac.uk/","accessed":{"date-parts":[["2020","10","11"]]},"author":[{"dropping-particle":"","family":"SentiStrength","given":"","non-dropping-particle":"","parse-names":false,"suffix":""}],"id":"ITEM-1","issued":{"date-parts":[["0"]]},"title":"SentiStrength","type":"webpage"},"uris":["http://www.mendeley.com/documents/?uuid=caff79d6-ea78-497c-ac74-e9aa2bc5a42f"]}],"mendeley":{"formattedCitation":"[27]","plainTextFormattedCitation":"[27]","previouslyFormattedCitation":"[27]"},"properties":{"noteIndex":0},"schema":"https://github.com/citation-style-language/schema/raw/master/csl-citation.json"}</w:instrText>
      </w:r>
      <w:r w:rsidR="0055170B">
        <w:fldChar w:fldCharType="separate"/>
      </w:r>
      <w:r w:rsidR="0055170B" w:rsidRPr="0055170B">
        <w:rPr>
          <w:noProof/>
        </w:rPr>
        <w:t>[27]</w:t>
      </w:r>
      <w:r w:rsidR="0055170B">
        <w:fldChar w:fldCharType="end"/>
      </w:r>
      <w:r w:rsidR="0055170B">
        <w:t>.</w:t>
      </w:r>
    </w:p>
    <w:p w14:paraId="73E491C9" w14:textId="02537360" w:rsidR="00C35E45" w:rsidRDefault="00D708D7" w:rsidP="00BB1940">
      <w:pPr>
        <w:pStyle w:val="Heading2"/>
      </w:pPr>
      <w:r w:rsidRPr="00D708D7">
        <w:rPr>
          <w:noProof w:val="0"/>
          <w:spacing w:val="-1"/>
          <w:lang w:eastAsia="x-none"/>
        </w:rPr>
        <w:lastRenderedPageBreak/>
        <w:t xml:space="preserve"> </w:t>
      </w:r>
      <w:r w:rsidR="0055170B">
        <w:t>L</w:t>
      </w:r>
      <w:r w:rsidR="0055170B" w:rsidRPr="0055170B">
        <w:t xml:space="preserve">exical </w:t>
      </w:r>
      <w:r w:rsidR="00C35E45">
        <w:t xml:space="preserve">categorization by </w:t>
      </w:r>
      <w:r w:rsidR="00C35E45" w:rsidRPr="00C35E45">
        <w:t xml:space="preserve">Empath </w:t>
      </w:r>
    </w:p>
    <w:p w14:paraId="753EF615" w14:textId="64FA15B1" w:rsidR="0055170B" w:rsidRPr="00486C6C" w:rsidRDefault="0055170B" w:rsidP="002A5EF6">
      <w:pPr>
        <w:pStyle w:val="BodyText0"/>
        <w:rPr>
          <w:i/>
          <w:iCs/>
          <w:noProof/>
        </w:rPr>
      </w:pPr>
      <w:r w:rsidRPr="0055170B">
        <w:t>Empath</w:t>
      </w:r>
      <w:r>
        <w:t xml:space="preserve"> is </w:t>
      </w:r>
      <w:r w:rsidRPr="0055170B">
        <w:t>a tool that can generate and validate new lexical categories on demand from a small set of</w:t>
      </w:r>
      <w:r>
        <w:t xml:space="preserve"> </w:t>
      </w:r>
      <w:r w:rsidRPr="0055170B">
        <w:t>seed terms (like “bleed” and “punch” to generate the category violence). Empath draws connotations between words</w:t>
      </w:r>
      <w:r>
        <w:t xml:space="preserve"> </w:t>
      </w:r>
      <w:r w:rsidRPr="0055170B">
        <w:t>and phrases by deep learning a neural embedding across more</w:t>
      </w:r>
      <w:r>
        <w:t xml:space="preserve"> </w:t>
      </w:r>
      <w:r w:rsidRPr="0055170B">
        <w:t>than 1.8 billion words of modern ﬁction</w:t>
      </w:r>
      <w:r>
        <w:t xml:space="preserve"> </w:t>
      </w:r>
      <w:r w:rsidR="00486C6C">
        <w:fldChar w:fldCharType="begin" w:fldLock="1"/>
      </w:r>
      <w:r w:rsidR="00CE6C8C">
        <w:instrText>ADDIN CSL_CITATION {"citationItems":[{"id":"ITEM-1","itemData":{"DOI":"10.1145/2858036.2858535","ISBN":"9781450333627","abstract":"Human language is colored by a broad range of topics, but existing text analysis tools only focus on a small number of them. We present Empath, a tool that can generate and validate new lexical categories on demand from a small set of seed terms (like \"bleed\" and \"punch\" to generate the category violence). Empath draws connotations between words and phrases by deep learning a neural embedding across more than 1.8 billion words of modern fiction. Given a small set of seed words that characterize a category, Empath uses its neural embedding to discover new related terms, then validates the category with a crowd-powered filter. Empath also analyzes text across 200 built-in, pre-validated categories we have generated from common topics in our web dataset, like neglect, government, and social media. We show that Empath's data-driven, human validated categories are highly correlated (r=0.906) with similar categories in LIWC.","author":[{"dropping-particle":"","family":"Fast","given":"Ethan","non-dropping-particle":"","parse-names":false,"suffix":""},{"dropping-particle":"","family":"Chen","given":"Binbin","non-dropping-particle":"","parse-names":false,"suffix":""},{"dropping-particle":"","family":"Bernstein","given":"Michael S.","non-dropping-particle":"","parse-names":false,"suffix":""}],"container-title":"Conference on Human Factors in Computing Systems - Proceedings","id":"ITEM-1","issued":{"date-parts":[["2016"]]},"page":"4647-4657","title":"Empath: Understanding topic signals in large-scale text","type":"article-journal"},"uris":["http://www.mendeley.com/documents/?uuid=541be9a7-bc9d-4c2b-9276-1bbd74df827c"]}],"mendeley":{"formattedCitation":"[28]","plainTextFormattedCitation":"[28]","previouslyFormattedCitation":"[28]"},"properties":{"noteIndex":0},"schema":"https://github.com/citation-style-language/schema/raw/master/csl-citation.json"}</w:instrText>
      </w:r>
      <w:r w:rsidR="00486C6C">
        <w:fldChar w:fldCharType="separate"/>
      </w:r>
      <w:r w:rsidR="00486C6C" w:rsidRPr="00486C6C">
        <w:rPr>
          <w:noProof/>
        </w:rPr>
        <w:t>[28]</w:t>
      </w:r>
      <w:r w:rsidR="00486C6C">
        <w:fldChar w:fldCharType="end"/>
      </w:r>
      <w:r w:rsidRPr="0055170B">
        <w:t xml:space="preserve">. </w:t>
      </w:r>
      <w:r w:rsidR="00486C6C">
        <w:t xml:space="preserve">We applied this tool on D+ and D- to see what </w:t>
      </w:r>
      <w:r w:rsidR="002E0D98">
        <w:t xml:space="preserve">main lexical categories of </w:t>
      </w:r>
      <w:r w:rsidR="00BA0687">
        <w:t>these</w:t>
      </w:r>
      <w:r w:rsidR="002E0D98">
        <w:t xml:space="preserve"> datasets are</w:t>
      </w:r>
      <w:r w:rsidR="00486C6C">
        <w:t xml:space="preserve">. </w:t>
      </w:r>
    </w:p>
    <w:p w14:paraId="29585118" w14:textId="6DD73CA8" w:rsidR="00C35E45" w:rsidRDefault="00C35E45" w:rsidP="00BB1940">
      <w:pPr>
        <w:pStyle w:val="Heading2"/>
      </w:pPr>
      <w:r>
        <w:t xml:space="preserve">Semantic analysis by </w:t>
      </w:r>
      <w:r w:rsidRPr="00C35E45">
        <w:t>WebJaccard similarity</w:t>
      </w:r>
      <w:r>
        <w:t xml:space="preserve"> index </w:t>
      </w:r>
    </w:p>
    <w:p w14:paraId="2950AA6E" w14:textId="738D3EF7" w:rsidR="009303D9" w:rsidRPr="00CE6C8C" w:rsidRDefault="00B91650" w:rsidP="002A5EF6">
      <w:pPr>
        <w:pStyle w:val="BodyText0"/>
      </w:pPr>
      <w:r>
        <w:t>Page counts for the query P AND Q, can be considered as an approximation of co-occurrence of two words P and Q on the Web. We modify popular co-occurrence index of Jaccard to compute semantic similarity using page counts retrieved from Google API in python</w:t>
      </w:r>
      <w:r w:rsidR="00CE6C8C">
        <w:t xml:space="preserve"> </w:t>
      </w:r>
      <w:r w:rsidR="00CE6C8C">
        <w:fldChar w:fldCharType="begin" w:fldLock="1"/>
      </w:r>
      <w:r w:rsidR="006B106C">
        <w:instrText>ADDIN CSL_CITATION {"citationItems":[{"id":"ITEM-1","itemData":{"URL":"https://developers.google.com/docs/api/quickstart/python","accessed":{"date-parts":[["2020","10","10"]]},"author":[{"dropping-particle":"","family":"Google","given":"","non-dropping-particle":"","parse-names":false,"suffix":""}],"id":"ITEM-1","issued":{"date-parts":[["2020"]]},"title":"Python Quickstart for Google API","type":"webpage"},"uris":["http://www.mendeley.com/documents/?uuid=7f140dba-4481-4d09-ad1c-888ff2ec4e1b"]}],"mendeley":{"formattedCitation":"[29]","plainTextFormattedCitation":"[29]","previouslyFormattedCitation":"[29]"},"properties":{"noteIndex":0},"schema":"https://github.com/citation-style-language/schema/raw/master/csl-citation.json"}</w:instrText>
      </w:r>
      <w:r w:rsidR="00CE6C8C">
        <w:fldChar w:fldCharType="separate"/>
      </w:r>
      <w:r w:rsidR="00CE6C8C" w:rsidRPr="00CE6C8C">
        <w:rPr>
          <w:noProof/>
        </w:rPr>
        <w:t>[29]</w:t>
      </w:r>
      <w:r w:rsidR="00CE6C8C">
        <w:fldChar w:fldCharType="end"/>
      </w:r>
      <w:r>
        <w:t>. For the rest of this</w:t>
      </w:r>
      <w:r w:rsidR="00CE6C8C">
        <w:t xml:space="preserve"> </w:t>
      </w:r>
      <w:r>
        <w:t>paper we use the notation H(P ) to denote the page count for the</w:t>
      </w:r>
      <w:r w:rsidR="00CE6C8C">
        <w:t xml:space="preserve"> </w:t>
      </w:r>
      <w:r>
        <w:t xml:space="preserve">query P in </w:t>
      </w:r>
      <w:r w:rsidR="00CE6C8C">
        <w:t xml:space="preserve">Google </w:t>
      </w:r>
      <w:r>
        <w:t>search engine.</w:t>
      </w:r>
      <w:r w:rsidR="00CE6C8C">
        <w:t xml:space="preserve"> </w:t>
      </w:r>
      <w:proofErr w:type="spellStart"/>
      <w:r>
        <w:t>WebJaccard</w:t>
      </w:r>
      <w:proofErr w:type="spellEnd"/>
      <w:r>
        <w:t xml:space="preserve"> coefﬁcient</w:t>
      </w:r>
      <w:r w:rsidR="00014338">
        <w:t xml:space="preserve"> (WJ)</w:t>
      </w:r>
      <w:r>
        <w:t xml:space="preserve"> between words P and Q is deﬁned by</w:t>
      </w:r>
      <w:r w:rsidR="00CE6C8C">
        <w:t>:</w:t>
      </w:r>
    </w:p>
    <w:p w14:paraId="16A70F69" w14:textId="60FB9FA4" w:rsidR="009303D9" w:rsidRPr="005B520E" w:rsidRDefault="009303D9" w:rsidP="003A19E2">
      <w:pPr>
        <w:pStyle w:val="equation"/>
        <w:rPr>
          <w:rFonts w:hint="eastAsia"/>
        </w:rPr>
      </w:pPr>
      <w:r w:rsidRPr="005B520E">
        <w:tab/>
      </w:r>
      <w:r w:rsidR="00CE6C8C" w:rsidRPr="00CE6C8C">
        <w:rPr>
          <w:rFonts w:ascii="Times New Roman" w:hAnsi="Times New Roman" w:cs="Times New Roman"/>
          <w:i/>
        </w:rPr>
        <w:t>W</w:t>
      </w:r>
      <w:r w:rsidR="00CE6C8C">
        <w:rPr>
          <w:rFonts w:ascii="Times New Roman" w:hAnsi="Times New Roman" w:cs="Times New Roman"/>
          <w:i/>
        </w:rPr>
        <w:t>J</w:t>
      </w:r>
      <w:r w:rsidR="00CE6C8C" w:rsidRPr="00CE6C8C">
        <w:rPr>
          <w:rFonts w:ascii="Times New Roman" w:hAnsi="Times New Roman" w:cs="Times New Roman"/>
          <w:i/>
        </w:rPr>
        <w:t>(</w:t>
      </w:r>
      <w:r w:rsidR="00CE6C8C">
        <w:rPr>
          <w:rFonts w:ascii="Times New Roman" w:hAnsi="Times New Roman" w:cs="Times New Roman"/>
          <w:i/>
        </w:rPr>
        <w:t>P,</w:t>
      </w:r>
      <w:r w:rsidR="00CE6C8C" w:rsidRPr="00CE6C8C">
        <w:rPr>
          <w:rFonts w:ascii="Times New Roman" w:hAnsi="Times New Roman" w:cs="Times New Roman"/>
          <w:i/>
        </w:rPr>
        <w:t>Q)</w:t>
      </w:r>
      <w:r w:rsidR="008A2C7D" w:rsidRPr="00CB66E6">
        <w:t></w:t>
      </w:r>
      <w:r w:rsidR="008A2C7D" w:rsidRPr="00CB66E6">
        <w:t></w:t>
      </w:r>
      <w:r w:rsidR="008A2C7D" w:rsidRPr="00CB66E6">
        <w:t></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 xml:space="preserve">0                      </m:t>
                        </m:r>
                      </m:e>
                      <m:e>
                        <m:r>
                          <w:rPr>
                            <w:rFonts w:ascii="Cambria Math" w:hAnsi="Cambria Math"/>
                          </w:rPr>
                          <m:t>if H</m:t>
                        </m:r>
                        <m:d>
                          <m:dPr>
                            <m:ctrlPr>
                              <w:rPr>
                                <w:rFonts w:ascii="Cambria Math" w:hAnsi="Cambria Math"/>
                                <w:i/>
                              </w:rPr>
                            </m:ctrlPr>
                          </m:dPr>
                          <m:e>
                            <m:r>
                              <w:rPr>
                                <w:rFonts w:ascii="Cambria Math" w:hAnsi="Cambria Math"/>
                              </w:rPr>
                              <m:t>PQ</m:t>
                            </m:r>
                          </m:e>
                        </m:d>
                        <m:r>
                          <w:rPr>
                            <w:rFonts w:ascii="Cambria Math" w:hAnsi="Cambria Math"/>
                          </w:rPr>
                          <m:t>&lt;c</m:t>
                        </m:r>
                      </m:e>
                    </m:mr>
                  </m:m>
                </m:e>
              </m:mr>
              <m:m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H(PQ)</m:t>
                            </m:r>
                          </m:num>
                          <m:den>
                            <m:r>
                              <w:rPr>
                                <w:rFonts w:ascii="Cambria Math" w:hAnsi="Cambria Math"/>
                              </w:rPr>
                              <m:t>H</m:t>
                            </m:r>
                            <m:d>
                              <m:dPr>
                                <m:ctrlPr>
                                  <w:rPr>
                                    <w:rFonts w:ascii="Cambria Math" w:hAnsi="Cambria Math"/>
                                    <w:i/>
                                  </w:rPr>
                                </m:ctrlPr>
                              </m:dPr>
                              <m:e>
                                <m:r>
                                  <w:rPr>
                                    <w:rFonts w:ascii="Cambria Math" w:hAnsi="Cambria Math"/>
                                  </w:rPr>
                                  <m:t>P</m:t>
                                </m:r>
                              </m:e>
                            </m:d>
                            <m:r>
                              <w:rPr>
                                <w:rFonts w:ascii="Cambria Math" w:hAnsi="Cambria Math"/>
                              </w:rPr>
                              <m:t>+H</m:t>
                            </m:r>
                            <m:d>
                              <m:dPr>
                                <m:ctrlPr>
                                  <w:rPr>
                                    <w:rFonts w:ascii="Cambria Math" w:hAnsi="Cambria Math"/>
                                    <w:i/>
                                  </w:rPr>
                                </m:ctrlPr>
                              </m:dPr>
                              <m:e>
                                <m:r>
                                  <w:rPr>
                                    <w:rFonts w:ascii="Cambria Math" w:hAnsi="Cambria Math"/>
                                  </w:rPr>
                                  <m:t>Q</m:t>
                                </m:r>
                              </m:e>
                            </m:d>
                            <m:r>
                              <w:rPr>
                                <w:rFonts w:ascii="Cambria Math" w:hAnsi="Cambria Math"/>
                              </w:rPr>
                              <m:t>-H(PQ)</m:t>
                            </m:r>
                          </m:den>
                        </m:f>
                      </m:e>
                      <m:e>
                        <m:r>
                          <w:rPr>
                            <w:rFonts w:ascii="Cambria Math" w:hAnsi="Cambria Math"/>
                          </w:rPr>
                          <m:t>otherwise</m:t>
                        </m:r>
                      </m:e>
                    </m:mr>
                  </m:m>
                </m:e>
              </m:mr>
            </m:m>
          </m:e>
        </m:d>
      </m:oMath>
      <w:r w:rsidR="008A2C7D">
        <w:tab/>
      </w:r>
      <w:r w:rsidR="008A2C7D" w:rsidRPr="00CB66E6">
        <w:t></w:t>
      </w:r>
      <w:r w:rsidR="008A2C7D" w:rsidRPr="00CB66E6">
        <w:t></w:t>
      </w:r>
      <w:r w:rsidR="008A2C7D" w:rsidRPr="00CB66E6">
        <w:t></w:t>
      </w:r>
    </w:p>
    <w:p w14:paraId="587E79BF" w14:textId="3471EBB1" w:rsidR="00CE6C8C" w:rsidRDefault="00CE6C8C" w:rsidP="00BA0687">
      <w:pPr>
        <w:pStyle w:val="BodyText0"/>
        <w:ind w:firstLine="0"/>
      </w:pPr>
      <w:r>
        <w:rPr>
          <w:rFonts w:hint="eastAsia"/>
        </w:rPr>
        <w:t>Here, PQ denotes the conjunction query P AND Q. Given the</w:t>
      </w:r>
      <w:r>
        <w:t xml:space="preserve"> scale and noise in web data, it is possible that two words may appear on some pages purely accidentally. In order to reduce the adverse effects attributable to random co</w:t>
      </w:r>
      <w:r w:rsidR="00014338">
        <w:t>-</w:t>
      </w:r>
      <w:r>
        <w:t xml:space="preserve">occurrences, we set the </w:t>
      </w:r>
      <w:r w:rsidR="00014338">
        <w:t xml:space="preserve">WJ </w:t>
      </w:r>
      <w:r>
        <w:t>to zero if the page count for the query P</w:t>
      </w:r>
      <w:r w:rsidR="00014338">
        <w:t>Q</w:t>
      </w:r>
      <w:r>
        <w:t xml:space="preserve"> is less than a threshold c.</w:t>
      </w:r>
    </w:p>
    <w:p w14:paraId="116BBE3E" w14:textId="02DD7AF4" w:rsidR="00A03FA1" w:rsidRPr="00A03FA1" w:rsidRDefault="00A03FA1" w:rsidP="002A5EF6">
      <w:pPr>
        <w:pStyle w:val="BodyText0"/>
      </w:pPr>
      <w:r>
        <w:t>All above-mentioned steps are taken using python programming language</w:t>
      </w:r>
      <w:r w:rsidR="00BA0687">
        <w:t xml:space="preserve">. All </w:t>
      </w:r>
      <w:r>
        <w:t xml:space="preserve">codes are available in </w:t>
      </w:r>
      <w:proofErr w:type="spellStart"/>
      <w:r>
        <w:t>Github</w:t>
      </w:r>
      <w:proofErr w:type="spellEnd"/>
      <w:r>
        <w:t xml:space="preserve"> page of the project</w:t>
      </w:r>
      <w:r w:rsidR="00BA0687">
        <w:t xml:space="preserve">: </w:t>
      </w:r>
      <w:hyperlink r:id="rId12" w:history="1">
        <w:r w:rsidRPr="00C611E0">
          <w:rPr>
            <w:rStyle w:val="Hyperlink"/>
            <w:sz w:val="18"/>
            <w:szCs w:val="18"/>
          </w:rPr>
          <w:t>https://github.com/MahdiZizou/Hamun-Lake-NLP-project.git</w:t>
        </w:r>
      </w:hyperlink>
      <w:r>
        <w:t xml:space="preserve">. </w:t>
      </w:r>
    </w:p>
    <w:p w14:paraId="46B11901" w14:textId="12155C31" w:rsidR="00C340F4" w:rsidRDefault="00C340F4" w:rsidP="006722C9">
      <w:pPr>
        <w:pStyle w:val="Heading1"/>
      </w:pPr>
      <w:r w:rsidRPr="00C340F4">
        <w:t>Results and Discussions</w:t>
      </w:r>
    </w:p>
    <w:p w14:paraId="636D3E35" w14:textId="4558D3AE" w:rsidR="000163BF" w:rsidRPr="002E0D98" w:rsidRDefault="001457EC" w:rsidP="002E0D98">
      <w:pPr>
        <w:pStyle w:val="BodyText0"/>
      </w:pPr>
      <w:r w:rsidRPr="002E0D98">
        <w:t xml:space="preserve">We could find very low </w:t>
      </w:r>
      <w:r w:rsidR="009F1F86" w:rsidRPr="002E0D98">
        <w:t>numbers</w:t>
      </w:r>
      <w:r w:rsidRPr="002E0D98">
        <w:t xml:space="preserve"> of </w:t>
      </w:r>
      <w:r w:rsidR="009F1F86" w:rsidRPr="002E0D98">
        <w:t xml:space="preserve">tweets for D+ (less than 10), but D- included more than 300 tweets by defined query. Most common words for D+ are </w:t>
      </w:r>
      <w:r w:rsidR="00640E54" w:rsidRPr="002E0D98">
        <w:t>“</w:t>
      </w:r>
      <w:r w:rsidR="009F1F86" w:rsidRPr="002E0D98">
        <w:t>water</w:t>
      </w:r>
      <w:r w:rsidR="00640E54" w:rsidRPr="002E0D98">
        <w:t>”</w:t>
      </w:r>
      <w:r w:rsidR="009F1F86" w:rsidRPr="002E0D98">
        <w:t xml:space="preserve">, </w:t>
      </w:r>
      <w:r w:rsidR="00640E54" w:rsidRPr="002E0D98">
        <w:t>“</w:t>
      </w:r>
      <w:r w:rsidR="009F1F86" w:rsidRPr="002E0D98">
        <w:t>Alborz</w:t>
      </w:r>
      <w:r w:rsidR="00640E54" w:rsidRPr="002E0D98">
        <w:t>”</w:t>
      </w:r>
      <w:r w:rsidR="009F1F86" w:rsidRPr="002E0D98">
        <w:t xml:space="preserve"> and </w:t>
      </w:r>
      <w:r w:rsidR="00640E54" w:rsidRPr="002E0D98">
        <w:t>“</w:t>
      </w:r>
      <w:r w:rsidR="009F1F86" w:rsidRPr="002E0D98">
        <w:t>upright</w:t>
      </w:r>
      <w:r w:rsidR="00640E54" w:rsidRPr="002E0D98">
        <w:t>”</w:t>
      </w:r>
      <w:r w:rsidR="009F1F86" w:rsidRPr="002E0D98">
        <w:t xml:space="preserve">, and most common words for D- are </w:t>
      </w:r>
      <w:r w:rsidR="00640E54" w:rsidRPr="002E0D98">
        <w:t>“</w:t>
      </w:r>
      <w:r w:rsidR="009F1F86" w:rsidRPr="002E0D98">
        <w:t>dam</w:t>
      </w:r>
      <w:r w:rsidR="00640E54" w:rsidRPr="002E0D98">
        <w:t>”</w:t>
      </w:r>
      <w:r w:rsidR="009F1F86" w:rsidRPr="002E0D98">
        <w:t xml:space="preserve">, </w:t>
      </w:r>
      <w:r w:rsidR="00640E54" w:rsidRPr="002E0D98">
        <w:t>“</w:t>
      </w:r>
      <w:r w:rsidR="009F1F86" w:rsidRPr="002E0D98">
        <w:t>Kamal-Khan</w:t>
      </w:r>
      <w:r w:rsidR="00640E54" w:rsidRPr="002E0D98">
        <w:t>”</w:t>
      </w:r>
      <w:r w:rsidR="009F1F86" w:rsidRPr="002E0D98">
        <w:t xml:space="preserve">, </w:t>
      </w:r>
      <w:r w:rsidR="00640E54" w:rsidRPr="002E0D98">
        <w:t>“</w:t>
      </w:r>
      <w:r w:rsidR="009F1F86" w:rsidRPr="002E0D98">
        <w:t>third phase</w:t>
      </w:r>
      <w:r w:rsidR="00640E54" w:rsidRPr="002E0D98">
        <w:t>”</w:t>
      </w:r>
      <w:r w:rsidR="009F1F86" w:rsidRPr="002E0D98">
        <w:t xml:space="preserve"> and </w:t>
      </w:r>
      <w:r w:rsidR="00640E54" w:rsidRPr="002E0D98">
        <w:t>“</w:t>
      </w:r>
      <w:r w:rsidR="009F1F86" w:rsidRPr="002E0D98">
        <w:t>water</w:t>
      </w:r>
      <w:r w:rsidR="00640E54" w:rsidRPr="002E0D98">
        <w:t>”</w:t>
      </w:r>
      <w:r w:rsidR="009F1F86" w:rsidRPr="002E0D98">
        <w:t xml:space="preserve"> </w:t>
      </w:r>
      <w:r w:rsidRPr="002E0D98">
        <w:t xml:space="preserve">as </w:t>
      </w:r>
      <w:r w:rsidR="00B9636C" w:rsidRPr="002E0D98">
        <w:t xml:space="preserve">shown in </w:t>
      </w:r>
      <w:r w:rsidR="00B9636C" w:rsidRPr="002E0D98">
        <w:fldChar w:fldCharType="begin"/>
      </w:r>
      <w:r w:rsidR="00B9636C" w:rsidRPr="002E0D98">
        <w:instrText xml:space="preserve"> REF _Ref56087388 \h </w:instrText>
      </w:r>
      <w:r w:rsidR="002A5EF6" w:rsidRPr="002E0D98">
        <w:instrText xml:space="preserve"> \* MERGEFORMAT </w:instrText>
      </w:r>
      <w:r w:rsidR="00B9636C" w:rsidRPr="002E0D98">
        <w:fldChar w:fldCharType="separate"/>
      </w:r>
      <w:r w:rsidR="00306D70" w:rsidRPr="00F02E0F">
        <w:t xml:space="preserve">Figure </w:t>
      </w:r>
      <w:r w:rsidR="00306D70">
        <w:t>2</w:t>
      </w:r>
      <w:r w:rsidR="00B9636C" w:rsidRPr="002E0D98">
        <w:fldChar w:fldCharType="end"/>
      </w:r>
      <w:r w:rsidR="00B9636C" w:rsidRPr="002E0D98">
        <w:t xml:space="preserve">. </w:t>
      </w:r>
      <w:r w:rsidR="009F1F86" w:rsidRPr="002E0D98">
        <w:t xml:space="preserve">The low number of positive tweets related to </w:t>
      </w:r>
      <w:proofErr w:type="spellStart"/>
      <w:r w:rsidR="009F1F86" w:rsidRPr="002E0D98">
        <w:t>Hamun</w:t>
      </w:r>
      <w:proofErr w:type="spellEnd"/>
      <w:r w:rsidR="009F1F86" w:rsidRPr="002E0D98">
        <w:t xml:space="preserve"> Lake and </w:t>
      </w:r>
      <w:proofErr w:type="spellStart"/>
      <w:r w:rsidR="009F1F86" w:rsidRPr="002E0D98">
        <w:t>Sistan</w:t>
      </w:r>
      <w:proofErr w:type="spellEnd"/>
      <w:r w:rsidR="009F1F86" w:rsidRPr="002E0D98">
        <w:t xml:space="preserve"> region, shows how negatively this region is affected by </w:t>
      </w:r>
      <w:proofErr w:type="spellStart"/>
      <w:r w:rsidR="009F1F86" w:rsidRPr="002E0D98">
        <w:t>Hamun</w:t>
      </w:r>
      <w:proofErr w:type="spellEnd"/>
      <w:r w:rsidR="009F1F86" w:rsidRPr="002E0D98">
        <w:t xml:space="preserve"> Lake desiccation. Having </w:t>
      </w:r>
      <w:r w:rsidR="00640E54" w:rsidRPr="002E0D98">
        <w:t>“</w:t>
      </w:r>
      <w:r w:rsidR="009F1F86" w:rsidRPr="002E0D98">
        <w:t>water</w:t>
      </w:r>
      <w:r w:rsidR="00640E54" w:rsidRPr="002E0D98">
        <w:t>”</w:t>
      </w:r>
      <w:r w:rsidR="009F1F86" w:rsidRPr="002E0D98">
        <w:t xml:space="preserve"> as most frequent word in both D+ and D-</w:t>
      </w:r>
      <w:r w:rsidR="00640E54" w:rsidRPr="002E0D98">
        <w:t xml:space="preserve"> shows that water is very important issue in the region and most people talk about it in their tweet regardless of showing positive or negative feelings. In Iran, dams are one of the most important causes of environmental issues like Urmia Lake desiccation </w:t>
      </w:r>
      <w:r w:rsidR="00640E54" w:rsidRPr="002E0D98">
        <w:fldChar w:fldCharType="begin" w:fldLock="1"/>
      </w:r>
      <w:r w:rsidR="000163BF" w:rsidRPr="002E0D98">
        <w:instrText>ADDIN CSL_CITATION {"citationItems":[{"id":"ITEM-1","itemData":{"DOI":"10.3390/w11081624","ISSN":"20734441","abstract":"Water management in arid basins often lacks sufficient hydro-climatological data because, e.g., rain gauges are typically absent at high elevations and inflow to ungauged areas around large closed lakes is difficult to estimate. We sought to improve precipitation and runoff estimation in an arid basin (Lake Urmia, Iran) using methods involving assimilation of satellite-based data. We estimated precipitation using interpolation of rain gauge data by kriging, downscaling the Tropical Rainfall Measuring Mission (TRMM), and cokriging interpolation of in-situ records with Remote Sensing (RS)-based data. Using RSbased data application in estimations gave more precise results, by compensating for lack of data at high elevations. Cokriging interpolation of rain gauges by TRMM and Digitized Elevation Model (DEM) gave 4-9 mm lower Root Mean Square Error (RMSE) in different years compared with kriging. Downscaling TRMM improved its accuracy by 14 mm. Using the most accurate precipitation result, we modeled annual direct runoff with Kennessey and Soil Conservation Service Curve Number (SCS-CN) models. These models use land use, permeability, and slope data. In runoff modeling, Kennessey gave higher accuracy. Calibrating Kennessey reduced the Normalized RMSE (NRMSE) from 1 in the standard model to 0.44. Direct runoff coefficient map by 1 km spatial resolution was generated by calibrated Kennessey. Validation by the closest gauges to the lake gave a NRMSE of 0.41 which approved the accuracy of modeling.","author":[{"dropping-particle":"","family":"Akbari","given":"Mahdi","non-dropping-particle":"","parse-names":false,"suffix":""},{"dropping-particle":"","family":"Haghighi","given":"Ali Torabi","non-dropping-particle":"","parse-names":false,"suffix":""},{"dropping-particle":"","family":"Aghayi","given":"Mohammad Mahdi","non-dropping-particle":"","parse-names":false,"suffix":""},{"dropping-particle":"","family":"Javadian","given":"Mostafa","non-dropping-particle":"","parse-names":false,"suffix":""},{"dropping-particle":"","family":"Tajrishy","given":"Masoud","non-dropping-particle":"","parse-names":false,"suffix":""},{"dropping-particle":"","family":"Kløve","given":"Bjørn","non-dropping-particle":"","parse-names":false,"suffix":""}],"container-title":"Water (Switzerland)","id":"ITEM-1","issue":"8","issued":{"date-parts":[["2019"]]},"title":"Assimilation of satellite-based data for hydrological mapping of precipitation and direct runoff coefficient for the Lake Urmia basin in Iran","type":"article-journal","volume":"11"},"uris":["http://www.mendeley.com/documents/?uuid=4d807fa6-344e-4454-9284-3cf6c3a27124"]}],"mendeley":{"formattedCitation":"[30]","plainTextFormattedCitation":"[30]","previouslyFormattedCitation":"[30]"},"properties":{"noteIndex":0},"schema":"https://github.com/citation-style-language/schema/raw/master/csl-citation.json"}</w:instrText>
      </w:r>
      <w:r w:rsidR="00640E54" w:rsidRPr="002E0D98">
        <w:fldChar w:fldCharType="separate"/>
      </w:r>
      <w:r w:rsidR="00640E54" w:rsidRPr="002E0D98">
        <w:t>[30]</w:t>
      </w:r>
      <w:r w:rsidR="00640E54" w:rsidRPr="002E0D98">
        <w:fldChar w:fldCharType="end"/>
      </w:r>
      <w:r w:rsidR="00640E54" w:rsidRPr="002E0D98">
        <w:t xml:space="preserve">. This is reflected in D- because “dam” word is very popular among tweets. Another important point in D-, is presence of “Kamal-Khan” and “third phase”. As shown in </w:t>
      </w:r>
      <w:r w:rsidR="00640E54" w:rsidRPr="002E0D98">
        <w:fldChar w:fldCharType="begin"/>
      </w:r>
      <w:r w:rsidR="00640E54" w:rsidRPr="002E0D98">
        <w:instrText xml:space="preserve"> REF _Ref56087195 \h </w:instrText>
      </w:r>
      <w:r w:rsidR="002E0D98">
        <w:instrText xml:space="preserve"> \* MERGEFORMAT </w:instrText>
      </w:r>
      <w:r w:rsidR="00640E54" w:rsidRPr="002E0D98">
        <w:fldChar w:fldCharType="separate"/>
      </w:r>
      <w:r w:rsidR="00306D70" w:rsidRPr="00147A6E">
        <w:t xml:space="preserve">Figure </w:t>
      </w:r>
      <w:r w:rsidR="00306D70">
        <w:t>1</w:t>
      </w:r>
      <w:r w:rsidR="00640E54" w:rsidRPr="002E0D98">
        <w:fldChar w:fldCharType="end"/>
      </w:r>
      <w:r w:rsidR="00640E54" w:rsidRPr="002E0D98">
        <w:t xml:space="preserve">-a, On </w:t>
      </w:r>
      <w:proofErr w:type="spellStart"/>
      <w:r w:rsidR="00640E54" w:rsidRPr="002E0D98">
        <w:t>Hirmand</w:t>
      </w:r>
      <w:proofErr w:type="spellEnd"/>
      <w:r w:rsidR="00640E54" w:rsidRPr="002E0D98">
        <w:t xml:space="preserve"> River we have 4 dams and most close one to Iran border is Kamal-Khan dam. This dam is in third phase of </w:t>
      </w:r>
      <w:r w:rsidR="00640E54" w:rsidRPr="002E0D98">
        <w:t xml:space="preserve">construction and </w:t>
      </w:r>
      <w:r w:rsidR="00BA0687">
        <w:t>has</w:t>
      </w:r>
      <w:r w:rsidR="00640E54" w:rsidRPr="002E0D98">
        <w:t xml:space="preserve"> </w:t>
      </w:r>
      <w:r w:rsidR="00BA0687">
        <w:t>inaugurated experimentally</w:t>
      </w:r>
      <w:r w:rsidR="00640E54" w:rsidRPr="002E0D98">
        <w:t xml:space="preserve">. This fact is also affected </w:t>
      </w:r>
      <w:r w:rsidR="00BA0687">
        <w:t xml:space="preserve">in </w:t>
      </w:r>
      <w:r w:rsidR="00640E54" w:rsidRPr="002E0D98">
        <w:t xml:space="preserve">tweets </w:t>
      </w:r>
      <w:r w:rsidR="00BA0687">
        <w:t>of</w:t>
      </w:r>
      <w:r w:rsidR="00640E54" w:rsidRPr="002E0D98">
        <w:t xml:space="preserve"> D- considerably. </w:t>
      </w:r>
    </w:p>
    <w:p w14:paraId="6342C3F7" w14:textId="036FFA3B" w:rsidR="009F1F86" w:rsidRDefault="000163BF" w:rsidP="00BA0687">
      <w:pPr>
        <w:pStyle w:val="BodyText0"/>
      </w:pPr>
      <w:r>
        <w:t xml:space="preserve">Also, after POS tagging of all word of tweets in each positive and negative datasets, most common nouns and verbs of </w:t>
      </w:r>
      <w:r w:rsidR="00BA0687">
        <w:t>D+ and D-</w:t>
      </w:r>
      <w:r>
        <w:t xml:space="preserve"> are plotted in </w:t>
      </w:r>
      <w:r>
        <w:fldChar w:fldCharType="begin"/>
      </w:r>
      <w:r>
        <w:instrText xml:space="preserve"> REF _Ref56087452 \h  \* MERGEFORMAT </w:instrText>
      </w:r>
      <w:r>
        <w:fldChar w:fldCharType="separate"/>
      </w:r>
      <w:r w:rsidR="00306D70" w:rsidRPr="00147A6E">
        <w:t xml:space="preserve">Figure </w:t>
      </w:r>
      <w:r w:rsidR="00306D70">
        <w:rPr>
          <w:noProof/>
        </w:rPr>
        <w:t>3</w:t>
      </w:r>
      <w:r>
        <w:fldChar w:fldCharType="end"/>
      </w:r>
      <w:r>
        <w:t xml:space="preserve">. </w:t>
      </w:r>
      <w:r w:rsidR="004E474B">
        <w:t>Ashraf Ghani</w:t>
      </w:r>
      <w:r>
        <w:t>, president of Afghanistan,</w:t>
      </w:r>
      <w:r w:rsidR="004E474B">
        <w:t xml:space="preserve"> has recently visited Kamal-Khan </w:t>
      </w:r>
      <w:r>
        <w:t>D</w:t>
      </w:r>
      <w:r w:rsidR="004E474B">
        <w:t xml:space="preserve">am and wished </w:t>
      </w:r>
      <w:r w:rsidR="00BA0687">
        <w:t xml:space="preserve">it’s operation happens </w:t>
      </w:r>
      <w:r w:rsidR="004E474B">
        <w:t>soon</w:t>
      </w:r>
      <w:r>
        <w:t xml:space="preserve"> </w:t>
      </w:r>
      <w:r>
        <w:fldChar w:fldCharType="begin" w:fldLock="1"/>
      </w:r>
      <w:r w:rsidR="00B8058E">
        <w:instrText>ADDIN CSL_CITATION {"citationItems":[{"id":"ITEM-1","itemData":{"URL":"https://www.bbc.com/persian/afghanistan-54854466","accessed":{"date-parts":[["2020","10","10"]]},"author":[{"dropping-particle":"","family":"BBC","given":"","non-dropping-particle":"","parse-names":false,"suffix":""}],"id":"ITEM-1","issued":{"date-parts":[["2020"]]},"title":"Experimental water intake of Afghanistan's Kamal Khan Dam began near the border with Iran","type":"webpage"},"uris":["http://www.mendeley.com/documents/?uuid=51cf8e2e-e64d-474d-9cd1-5ba82723b4b8"]}],"mendeley":{"formattedCitation":"[31]","plainTextFormattedCitation":"[31]","previouslyFormattedCitation":"[31]"},"properties":{"noteIndex":0},"schema":"https://github.com/citation-style-language/schema/raw/master/csl-citation.json"}</w:instrText>
      </w:r>
      <w:r>
        <w:fldChar w:fldCharType="separate"/>
      </w:r>
      <w:r w:rsidRPr="000163BF">
        <w:rPr>
          <w:noProof/>
        </w:rPr>
        <w:t>[31]</w:t>
      </w:r>
      <w:r>
        <w:fldChar w:fldCharType="end"/>
      </w:r>
      <w:r w:rsidR="004E474B">
        <w:t xml:space="preserve">. The verbs “open” and “inaugurate” and noun “Ghani” are popular in D- because of mentioned fact about Kamal-Khan dam. </w:t>
      </w:r>
    </w:p>
    <w:p w14:paraId="34304C98" w14:textId="4D3140B6" w:rsidR="00B9636C" w:rsidRDefault="000163BF" w:rsidP="002A5EF6">
      <w:pPr>
        <w:pStyle w:val="BodyText0"/>
      </w:pPr>
      <w:r>
        <w:t>Based on g</w:t>
      </w:r>
      <w:r w:rsidR="00B9636C">
        <w:t xml:space="preserve">raphical representation of most common words from Word Cloud </w:t>
      </w:r>
      <w:r>
        <w:t>(</w:t>
      </w:r>
      <w:r w:rsidR="00B9636C">
        <w:fldChar w:fldCharType="begin"/>
      </w:r>
      <w:r w:rsidR="00B9636C">
        <w:instrText xml:space="preserve"> REF _Ref56087490 \h </w:instrText>
      </w:r>
      <w:r w:rsidR="002A5EF6">
        <w:instrText xml:space="preserve"> \* MERGEFORMAT </w:instrText>
      </w:r>
      <w:r w:rsidR="00B9636C">
        <w:fldChar w:fldCharType="separate"/>
      </w:r>
      <w:r w:rsidR="00306D70" w:rsidRPr="00147A6E">
        <w:t xml:space="preserve">Figure </w:t>
      </w:r>
      <w:r w:rsidR="00306D70">
        <w:rPr>
          <w:noProof/>
        </w:rPr>
        <w:t>4</w:t>
      </w:r>
      <w:r w:rsidR="00B9636C">
        <w:fldChar w:fldCharType="end"/>
      </w:r>
      <w:r>
        <w:t>), positive words like “upright”, ”peace”, “beauties”, “full”, “celebration” and “fairness” are popular in D+. However, words “Kamal-Khan”, “Ashraf-Ghani”, “inaugurated”, “” and “</w:t>
      </w:r>
      <w:r w:rsidR="00221965">
        <w:t>third phase</w:t>
      </w:r>
      <w:r>
        <w:t>” can reflect negative feeling of people</w:t>
      </w:r>
      <w:r w:rsidR="00306D70">
        <w:t>, majorly Iranian,</w:t>
      </w:r>
      <w:r>
        <w:t xml:space="preserve"> in D-</w:t>
      </w:r>
      <w:r w:rsidR="00221965">
        <w:t xml:space="preserve"> about damming of </w:t>
      </w:r>
      <w:proofErr w:type="spellStart"/>
      <w:r w:rsidR="00221965">
        <w:t>Hirmand</w:t>
      </w:r>
      <w:proofErr w:type="spellEnd"/>
      <w:r w:rsidR="00221965">
        <w:t xml:space="preserve"> River </w:t>
      </w:r>
      <w:r w:rsidR="00306D70">
        <w:t xml:space="preserve">by Afghanistan </w:t>
      </w:r>
      <w:r w:rsidR="00221965">
        <w:t>(also known as Helmand River)</w:t>
      </w:r>
      <w:r w:rsidR="00B9636C">
        <w:t>.</w:t>
      </w:r>
      <w:r>
        <w:t xml:space="preserve"> </w:t>
      </w:r>
    </w:p>
    <w:p w14:paraId="4CC556D0" w14:textId="4A81784B" w:rsidR="001357DD" w:rsidRPr="00B9636C" w:rsidRDefault="00221965" w:rsidP="00221965">
      <w:pPr>
        <w:pStyle w:val="BodyText0"/>
      </w:pPr>
      <w:r>
        <w:t xml:space="preserve">After applying </w:t>
      </w:r>
      <w:r w:rsidRPr="00221965">
        <w:t>SentiStrength</w:t>
      </w:r>
      <w:r>
        <w:t xml:space="preserve"> on each of D+ and D-, overall score of them found to be </w:t>
      </w:r>
      <w:r w:rsidR="001357DD" w:rsidRPr="003D67AD">
        <w:t>0</w:t>
      </w:r>
      <w:r w:rsidR="00B9636C">
        <w:t xml:space="preserve"> and </w:t>
      </w:r>
      <w:r w:rsidR="001357DD" w:rsidRPr="003D67AD">
        <w:t>-1</w:t>
      </w:r>
      <w:r>
        <w:t xml:space="preserve"> respectively. It make</w:t>
      </w:r>
      <w:r w:rsidR="00306D70">
        <w:t>s</w:t>
      </w:r>
      <w:r>
        <w:t xml:space="preserve"> sense based on the defined query for building each of them. Furthermore, applying </w:t>
      </w:r>
      <w:r w:rsidR="00B9636C" w:rsidRPr="003D67AD">
        <w:t>E</w:t>
      </w:r>
      <w:r w:rsidR="001357DD" w:rsidRPr="003D67AD">
        <w:t>mpath</w:t>
      </w:r>
      <w:r>
        <w:t xml:space="preserve"> showed that main lexical c</w:t>
      </w:r>
      <w:r w:rsidR="001357DD" w:rsidRPr="003D67AD">
        <w:t>ategories for D+</w:t>
      </w:r>
      <w:r>
        <w:t xml:space="preserve"> are “</w:t>
      </w:r>
      <w:r w:rsidR="001357DD" w:rsidRPr="003D67AD">
        <w:t>Beach</w:t>
      </w:r>
      <w:r>
        <w:t>”</w:t>
      </w:r>
      <w:r w:rsidR="00B9636C">
        <w:t xml:space="preserve">, </w:t>
      </w:r>
      <w:r>
        <w:t>“</w:t>
      </w:r>
      <w:r w:rsidR="001357DD" w:rsidRPr="003D67AD">
        <w:t>Water</w:t>
      </w:r>
      <w:r>
        <w:t>”</w:t>
      </w:r>
      <w:r w:rsidR="00B9636C">
        <w:t xml:space="preserve">, </w:t>
      </w:r>
      <w:r>
        <w:t>“</w:t>
      </w:r>
      <w:r w:rsidR="001357DD" w:rsidRPr="003D67AD">
        <w:t>Swimming</w:t>
      </w:r>
      <w:r>
        <w:t>”</w:t>
      </w:r>
      <w:r w:rsidR="00B9636C">
        <w:t xml:space="preserve">, </w:t>
      </w:r>
      <w:r>
        <w:t>“</w:t>
      </w:r>
      <w:r w:rsidR="001357DD" w:rsidRPr="003D67AD">
        <w:t>Sailing</w:t>
      </w:r>
      <w:r>
        <w:t>”</w:t>
      </w:r>
      <w:r w:rsidR="00B9636C">
        <w:t xml:space="preserve">, </w:t>
      </w:r>
      <w:r>
        <w:t>“</w:t>
      </w:r>
      <w:r w:rsidR="001357DD" w:rsidRPr="003D67AD">
        <w:t>Cleaning</w:t>
      </w:r>
      <w:r>
        <w:t>”</w:t>
      </w:r>
      <w:r w:rsidR="00B9636C">
        <w:t xml:space="preserve"> and </w:t>
      </w:r>
      <w:r>
        <w:t>“</w:t>
      </w:r>
      <w:r w:rsidR="001357DD" w:rsidRPr="003D67AD">
        <w:t>Ocean</w:t>
      </w:r>
      <w:r>
        <w:t>”</w:t>
      </w:r>
      <w:r w:rsidR="00B9636C">
        <w:t xml:space="preserve">. However, </w:t>
      </w:r>
      <w:r>
        <w:t>m</w:t>
      </w:r>
      <w:r w:rsidR="001357DD" w:rsidRPr="003D67AD">
        <w:t>ajor categories for D</w:t>
      </w:r>
      <w:r>
        <w:t>- are “N</w:t>
      </w:r>
      <w:r w:rsidR="001357DD" w:rsidRPr="003D67AD">
        <w:t>egative</w:t>
      </w:r>
      <w:r>
        <w:t xml:space="preserve"> </w:t>
      </w:r>
      <w:r w:rsidR="001357DD" w:rsidRPr="003D67AD">
        <w:t>emotion</w:t>
      </w:r>
      <w:r>
        <w:t>”</w:t>
      </w:r>
      <w:r w:rsidR="00B9636C">
        <w:t xml:space="preserve">, </w:t>
      </w:r>
      <w:r>
        <w:t>“</w:t>
      </w:r>
      <w:r w:rsidR="001357DD" w:rsidRPr="003D67AD">
        <w:t>Economics</w:t>
      </w:r>
      <w:r>
        <w:t>”</w:t>
      </w:r>
      <w:r w:rsidR="00B9636C">
        <w:t xml:space="preserve">, </w:t>
      </w:r>
      <w:r>
        <w:t>“</w:t>
      </w:r>
      <w:r w:rsidR="001357DD" w:rsidRPr="003D67AD">
        <w:t>Poor</w:t>
      </w:r>
      <w:r>
        <w:t>”</w:t>
      </w:r>
      <w:r w:rsidR="00B9636C">
        <w:t xml:space="preserve">, </w:t>
      </w:r>
      <w:r>
        <w:t>“</w:t>
      </w:r>
      <w:r w:rsidR="001357DD" w:rsidRPr="003D67AD">
        <w:t>Aggression</w:t>
      </w:r>
      <w:r>
        <w:t>”</w:t>
      </w:r>
      <w:r w:rsidR="00B9636C">
        <w:t xml:space="preserve">, </w:t>
      </w:r>
      <w:r>
        <w:t>“W</w:t>
      </w:r>
      <w:r w:rsidR="001357DD" w:rsidRPr="003D67AD">
        <w:t>ater</w:t>
      </w:r>
      <w:r>
        <w:t>”</w:t>
      </w:r>
      <w:r w:rsidR="00B9636C">
        <w:t xml:space="preserve"> and </w:t>
      </w:r>
      <w:r>
        <w:t>“</w:t>
      </w:r>
      <w:r w:rsidR="00B9636C" w:rsidRPr="003D67AD">
        <w:t>G</w:t>
      </w:r>
      <w:r w:rsidR="001357DD" w:rsidRPr="003D67AD">
        <w:t>overnment</w:t>
      </w:r>
      <w:r>
        <w:t>”</w:t>
      </w:r>
      <w:r w:rsidR="00B9636C">
        <w:t>.</w:t>
      </w:r>
      <w:r>
        <w:t xml:space="preserve"> The lexical categories for both D- and D+ also includes Water which shows how water resource management problem is crucial for </w:t>
      </w:r>
      <w:proofErr w:type="spellStart"/>
      <w:r>
        <w:t>Hamun</w:t>
      </w:r>
      <w:proofErr w:type="spellEnd"/>
      <w:r>
        <w:t xml:space="preserve"> Lake and </w:t>
      </w:r>
      <w:proofErr w:type="spellStart"/>
      <w:r>
        <w:t>Sistan</w:t>
      </w:r>
      <w:proofErr w:type="spellEnd"/>
      <w:r>
        <w:t xml:space="preserve"> region. Also, negative economic consequences of </w:t>
      </w:r>
      <w:proofErr w:type="spellStart"/>
      <w:r>
        <w:t>Hamun</w:t>
      </w:r>
      <w:proofErr w:type="spellEnd"/>
      <w:r>
        <w:t xml:space="preserve"> Lake </w:t>
      </w:r>
      <w:r w:rsidR="00306D70">
        <w:t>are</w:t>
      </w:r>
      <w:r>
        <w:t xml:space="preserve"> reflected in categories of D-. </w:t>
      </w:r>
    </w:p>
    <w:p w14:paraId="51D27621" w14:textId="7430E6EC" w:rsidR="00B9636C" w:rsidRPr="00B9636C" w:rsidRDefault="00B9636C" w:rsidP="00B8058E">
      <w:pPr>
        <w:pStyle w:val="BodyText0"/>
      </w:pPr>
      <w:r>
        <w:t>The result of WJ similarity index for different queries</w:t>
      </w:r>
      <w:r w:rsidR="00221965">
        <w:t xml:space="preserve"> (</w:t>
      </w:r>
      <w:r>
        <w:t xml:space="preserve">shown in </w:t>
      </w:r>
      <w:r>
        <w:fldChar w:fldCharType="begin"/>
      </w:r>
      <w:r>
        <w:instrText xml:space="preserve"> REF _Ref56087526 \h </w:instrText>
      </w:r>
      <w:r w:rsidR="002A5EF6">
        <w:instrText xml:space="preserve"> \* MERGEFORMAT </w:instrText>
      </w:r>
      <w:r>
        <w:fldChar w:fldCharType="separate"/>
      </w:r>
      <w:r w:rsidR="00306D70">
        <w:t xml:space="preserve">Table </w:t>
      </w:r>
      <w:r w:rsidR="00306D70">
        <w:rPr>
          <w:noProof/>
        </w:rPr>
        <w:t>2</w:t>
      </w:r>
      <w:r>
        <w:fldChar w:fldCharType="end"/>
      </w:r>
      <w:r w:rsidR="00221965">
        <w:t>) shows that most similar queries using Google search engine are</w:t>
      </w:r>
      <w:r w:rsidR="00B8058E" w:rsidRPr="00B8058E">
        <w:t xml:space="preserve"> </w:t>
      </w:r>
      <w:r w:rsidR="00B8058E">
        <w:t xml:space="preserve">“Desiccation of </w:t>
      </w:r>
      <w:proofErr w:type="spellStart"/>
      <w:r w:rsidR="00B8058E">
        <w:t>Hamun</w:t>
      </w:r>
      <w:proofErr w:type="spellEnd"/>
      <w:r w:rsidR="00B8058E">
        <w:t xml:space="preserve"> Lake”, “Fishing halt” and “Dust in </w:t>
      </w:r>
      <w:proofErr w:type="spellStart"/>
      <w:r w:rsidR="00B8058E">
        <w:t>Zabol</w:t>
      </w:r>
      <w:proofErr w:type="spellEnd"/>
      <w:r w:rsidR="00B8058E">
        <w:t>”</w:t>
      </w:r>
      <w:r>
        <w:t>.</w:t>
      </w:r>
      <w:r w:rsidR="00B8058E">
        <w:t xml:space="preserve"> This is consistent with our prior knowledge from </w:t>
      </w:r>
      <w:proofErr w:type="spellStart"/>
      <w:r w:rsidR="00B8058E">
        <w:t>Sistan</w:t>
      </w:r>
      <w:proofErr w:type="spellEnd"/>
      <w:r w:rsidR="00B8058E">
        <w:t xml:space="preserve"> region because two important main consequences of </w:t>
      </w:r>
      <w:proofErr w:type="spellStart"/>
      <w:r w:rsidR="00B8058E">
        <w:t>Hamun</w:t>
      </w:r>
      <w:proofErr w:type="spellEnd"/>
      <w:r w:rsidR="00B8058E">
        <w:t xml:space="preserve"> Lake desiccation are destruction of fishing industry of the region and long dust storms of the region</w:t>
      </w:r>
      <w:r w:rsidR="00306D70">
        <w:t xml:space="preserve"> especially in </w:t>
      </w:r>
      <w:proofErr w:type="spellStart"/>
      <w:r w:rsidR="00306D70">
        <w:t>Zabol</w:t>
      </w:r>
      <w:proofErr w:type="spellEnd"/>
      <w:r w:rsidR="00306D70">
        <w:t xml:space="preserve"> city</w:t>
      </w:r>
      <w:r w:rsidR="00B8058E">
        <w:t xml:space="preserve"> </w:t>
      </w:r>
      <w:r w:rsidR="00B8058E">
        <w:fldChar w:fldCharType="begin" w:fldLock="1"/>
      </w:r>
      <w:r w:rsidR="00B8058E">
        <w:instrText>ADDIN CSL_CITATION {"citationItems":[{"id":"ITEM-1","itemData":{"DOI":"10.1016/j.aeolia.2011.12.001","ISSN":"18759637","abstract":"The Sistan region in southeast Iran is considered as one of the most active dust source regions in South west Asia. The strong \" Levar\" winds in summer favor the uplift of large quantities of dust from the Hamoun basin, which is located in the northern part of Sistan. After a dry period at the end of the 1999s, and due to land-use change and desiccation of the Hamoun lakes, the frequency and severity of dust storms have been significantly increased. Within this framework, this study analyses the aerosol characteristics, dust loading and air quality over the Sistan region. The dust loading was measured using dust traps up to four and eight meters height (with a one meter distance between the traps) at two locations near the Hamoun basin during the period August 2009 to July 2010. The results show large quantities of transported dust that strongly dependent on the duration of the dust events, and secondarily, on the wind speed and distance from the source region. The grain size distribution of the dusts reveals that the coarser calibers are found at the station nearer to Hamoun, while the large differences in the grain-size distribution found between the two stations indicate significant spatio-temporal variation in dust characteristics. Furthermore, to assess the air quality, Particulate Matter (PM 10) concentrations were measured over Zabol city during September 2010 to July 2011, and the Air Quality Index (AQI) was obtained. Daily PM 10 levels during intense dust storms rise up to 2000μgm -3, even reaching to 3094μgm -3, while the monthly mean PM 10 variation shows extreme values (&gt;500μgm -3) for the period June to October. Analysis of the AQI shows that 61% of the days are associated with a high health risk, while 30.1% are even identified as hazardous. © 2011 Elsevier B.V.","author":[{"dropping-particle":"","family":"Rashki","given":"A.","non-dropping-particle":"","parse-names":false,"suffix":""},{"dropping-particle":"","family":"Kaskaoutis","given":"D. G.","non-dropping-particle":"","parse-names":false,"suffix":""},{"dropping-particle":"","family":"Rautenbach","given":"C. J.de W.","non-dropping-particle":"","parse-names":false,"suffix":""},{"dropping-particle":"","family":"Eriksson","given":"P. G.","non-dropping-particle":"","parse-names":false,"suffix":""},{"dropping-particle":"","family":"Qiang","given":"M.","non-dropping-particle":"","parse-names":false,"suffix":""},{"dropping-particle":"","family":"Gupta","given":"P.","non-dropping-particle":"","parse-names":false,"suffix":""}],"container-title":"Aeolian Research","id":"ITEM-1","issued":{"date-parts":[["2012"]]},"page":"51-62","publisher":"Elsevier B.V.","title":"Dust storms and their horizontal dust loading in the Sistan region, Iran","type":"article-journal","volume":"5"},"uris":["http://www.mendeley.com/documents/?uuid=6a3fb4a9-4b9f-45a2-b3d9-497983f2dfb3"]},{"id":"ITEM-2","itemData":{"DOI":"10.1016/j.scitotenv.2013.06.045","ISSN":"00489697","abstract":"This study examines the influence of changes in the water coverage in the Hamoun dry-bed lakes on visibility, dust outbreaks, aerosol loading and land-atmospheric fluxes over the region covering the period 1985-2005. The Hamoun basin, located on the southeastern Iran and western Afghanistan borders, has been recognized as one of the major dust source regions in south Asia and is covered by shallow, marshy lakes that are fed by the Helmand and Farahrood rivers. When the water in watersheds that support the lakes is drawn down for natural or human-induced reasons, the end result is a decrease in the water coverage in the basin, or even complete dryness as occurred in 2001. Then, strong seasonal winds, mainly in summer, blow fine sand and silt off the exposed lakebed, enhancing dust activity and aerosol loading over the region. Satellite (Landsat) and meteorological observations reveal that the water levels in the Hamoun lakes exhibit considerable inter-annual variability during the period 1985-2005 strongly related to anomalies in precipitation. This is the trigger for concurrent changes in the frequency of the dusty days, aerosol loading and deterioration of visibility over the region, as satellite (TOMS, MODIS, MISR) observations reveal. On the other hand, soil moisture and latent heat, obtained via model (GLDAS_noah-10) simulations are directly linked with water levels and precipitation over the region. The desiccation of the Hamoun lakes in certain years and the consequent increase in frequency and intensity of dust storms are serious concerns for the regional climate, ecosystems and human health. © 2013 Elsevier B.V.","author":[{"dropping-particle":"","family":"Rashki","given":"A.","non-dropping-particle":"","parse-names":false,"suffix":""},{"dropping-particle":"","family":"Kaskaoutis","given":"D. G.","non-dropping-particle":"","parse-names":false,"suffix":""},{"dropping-particle":"","family":"Goudie","given":"A. S.","non-dropping-particle":"","parse-names":false,"suffix":""},{"dropping-particle":"","family":"Kahn","given":"R. A.","non-dropping-particle":"","parse-names":false,"suffix":""}],"container-title":"Science of the Total Environment","id":"ITEM-2","issued":{"date-parts":[["2013"]]},"page":"552-564","publisher":"Elsevier B.V.","title":"Dryness of ephemeral lakes and consequences for dust activity: The case of the Hamoun drainage basin, Southeastern Iran","type":"article-journal","volume":"463-464"},"uris":["http://www.mendeley.com/documents/?uuid=6c0a0727-0081-4c31-9341-b3d72fc37418"]}],"mendeley":{"formattedCitation":"[3], [10]","plainTextFormattedCitation":"[3], [10]"},"properties":{"noteIndex":0},"schema":"https://github.com/citation-style-language/schema/raw/master/csl-citation.json"}</w:instrText>
      </w:r>
      <w:r w:rsidR="00B8058E">
        <w:fldChar w:fldCharType="separate"/>
      </w:r>
      <w:r w:rsidR="00B8058E" w:rsidRPr="00B8058E">
        <w:rPr>
          <w:noProof/>
        </w:rPr>
        <w:t>[3], [10]</w:t>
      </w:r>
      <w:r w:rsidR="00B8058E">
        <w:fldChar w:fldCharType="end"/>
      </w:r>
      <w:r w:rsidR="00B8058E">
        <w:t xml:space="preserve">. </w:t>
      </w:r>
    </w:p>
    <w:p w14:paraId="6865035F" w14:textId="0FB84766" w:rsidR="003D67AD" w:rsidRPr="003D67AD" w:rsidRDefault="002C3A4C" w:rsidP="002A5EF6">
      <w:pPr>
        <w:pStyle w:val="BodyText0"/>
        <w:rPr>
          <w:rtl/>
          <w:lang w:bidi="fa-IR"/>
        </w:rPr>
      </w:pPr>
      <w:r>
        <w:t xml:space="preserve">Main limitation of this study was the small size of datasets because we had to use Persian language in Twitter API to </w:t>
      </w:r>
      <w:r w:rsidR="00306D70">
        <w:t xml:space="preserve">cover </w:t>
      </w:r>
      <w:r>
        <w:t xml:space="preserve">more tweets. Although we also defined some English keywords to make D+ and D- as largest as possible, we could only retrieve 327 tweets (325 for D- and 5 for D+). Therefore, inferences from retrieved datasets can be more robust if size of D+/D- increases. This fact is due to some reasons: 1) the </w:t>
      </w:r>
      <w:proofErr w:type="spellStart"/>
      <w:r>
        <w:t>Hamun</w:t>
      </w:r>
      <w:proofErr w:type="spellEnd"/>
      <w:r>
        <w:t xml:space="preserve"> Lake desiccation is a disaster in </w:t>
      </w:r>
      <w:proofErr w:type="spellStart"/>
      <w:r>
        <w:t>Sistan</w:t>
      </w:r>
      <w:proofErr w:type="spellEnd"/>
      <w:r>
        <w:t xml:space="preserve"> region and inherently it is not </w:t>
      </w:r>
      <w:r w:rsidR="00306D70">
        <w:t>likely</w:t>
      </w:r>
      <w:r>
        <w:t xml:space="preserve"> to have positive tweets about it, 2) </w:t>
      </w:r>
      <w:proofErr w:type="spellStart"/>
      <w:r>
        <w:t>Hamun</w:t>
      </w:r>
      <w:proofErr w:type="spellEnd"/>
      <w:r>
        <w:t xml:space="preserve"> Lake is close to border of Iran and Afghanistan. </w:t>
      </w:r>
      <w:proofErr w:type="spellStart"/>
      <w:r>
        <w:t>Sistan</w:t>
      </w:r>
      <w:proofErr w:type="spellEnd"/>
      <w:r>
        <w:t xml:space="preserve"> Region in both countries is very undeveloped region </w:t>
      </w:r>
      <w:r w:rsidR="00306D70">
        <w:t>and</w:t>
      </w:r>
      <w:r>
        <w:t xml:space="preserve"> affected people from </w:t>
      </w:r>
      <w:proofErr w:type="spellStart"/>
      <w:r>
        <w:t>Hamu</w:t>
      </w:r>
      <w:r w:rsidR="00306D70">
        <w:t>n</w:t>
      </w:r>
      <w:proofErr w:type="spellEnd"/>
      <w:r>
        <w:t xml:space="preserve"> Lake desiccation do not have access to internet </w:t>
      </w:r>
      <w:r w:rsidR="00306D70">
        <w:t>commonly and</w:t>
      </w:r>
      <w:r>
        <w:t xml:space="preserve"> 3) even in other </w:t>
      </w:r>
      <w:r>
        <w:lastRenderedPageBreak/>
        <w:t xml:space="preserve">developed citied of Iran such as Tehran, </w:t>
      </w:r>
      <w:proofErr w:type="spellStart"/>
      <w:r>
        <w:t>Hamun</w:t>
      </w:r>
      <w:proofErr w:type="spellEnd"/>
      <w:r>
        <w:t xml:space="preserve"> Lake desiccation is not hot topic because of s</w:t>
      </w:r>
      <w:r w:rsidRPr="002C3A4C">
        <w:t xml:space="preserve">ecurity issues related to </w:t>
      </w:r>
      <w:proofErr w:type="spellStart"/>
      <w:r>
        <w:t>Sistan</w:t>
      </w:r>
      <w:proofErr w:type="spellEnd"/>
      <w:r>
        <w:t xml:space="preserve"> </w:t>
      </w:r>
      <w:r w:rsidRPr="002C3A4C">
        <w:t>area</w:t>
      </w:r>
      <w:r>
        <w:t xml:space="preserve"> which is affected by terrorist activities a lot in recent years. However, another desiccated lake in north west of Iran, Urmia Lake, received more attentions in media and academic communities compared to </w:t>
      </w:r>
      <w:proofErr w:type="spellStart"/>
      <w:r>
        <w:t>Hamun</w:t>
      </w:r>
      <w:proofErr w:type="spellEnd"/>
      <w:r w:rsidR="00306D70">
        <w:t xml:space="preserve"> Lake</w:t>
      </w:r>
      <w:r>
        <w:t xml:space="preserve">. </w:t>
      </w:r>
    </w:p>
    <w:p w14:paraId="4CAA9E9B" w14:textId="69F92D78" w:rsidR="00C340F4" w:rsidRDefault="00C340F4" w:rsidP="006722C9">
      <w:pPr>
        <w:pStyle w:val="Heading1"/>
      </w:pPr>
      <w:r>
        <w:t>Conclusion</w:t>
      </w:r>
    </w:p>
    <w:p w14:paraId="0E1FCBB5" w14:textId="5AE2279C" w:rsidR="00C340F4" w:rsidRPr="00C340F4" w:rsidRDefault="00186754" w:rsidP="002A5EF6">
      <w:pPr>
        <w:pStyle w:val="BodyText0"/>
      </w:pPr>
      <w:r>
        <w:t xml:space="preserve">In this research we found that Natural Language Process techniques can help to gain insight about undeveloped regions affected by environmental disasters like water body desiccation. Economy of </w:t>
      </w:r>
      <w:proofErr w:type="spellStart"/>
      <w:r>
        <w:t>Sistan</w:t>
      </w:r>
      <w:proofErr w:type="spellEnd"/>
      <w:r>
        <w:t xml:space="preserve"> region is deeply affected by </w:t>
      </w:r>
      <w:proofErr w:type="spellStart"/>
      <w:r>
        <w:t>Hamun</w:t>
      </w:r>
      <w:proofErr w:type="spellEnd"/>
      <w:r>
        <w:t xml:space="preserve"> Lake desiccation and this fact was </w:t>
      </w:r>
      <w:r w:rsidR="00306D70">
        <w:t>also shown</w:t>
      </w:r>
      <w:r>
        <w:t xml:space="preserve"> by Empath lexical categorization. Some important facts of the region like inauguration of Kamal-Khan dam by president of Afghanistan was also found by analysis of most common words </w:t>
      </w:r>
      <w:r w:rsidR="00306D70">
        <w:t>in</w:t>
      </w:r>
      <w:r>
        <w:t xml:space="preserve"> tweets. Finally, from sentiment analysis we found that “</w:t>
      </w:r>
      <w:proofErr w:type="spellStart"/>
      <w:r>
        <w:t>Hamun</w:t>
      </w:r>
      <w:proofErr w:type="spellEnd"/>
      <w:r>
        <w:t xml:space="preserve"> Lake” and “</w:t>
      </w:r>
      <w:proofErr w:type="spellStart"/>
      <w:r>
        <w:t>Sistan</w:t>
      </w:r>
      <w:proofErr w:type="spellEnd"/>
      <w:r>
        <w:t xml:space="preserve"> region” as main keywords of our queries for retrieving tweets, are more probable to show negative feeling among twitter users than positive </w:t>
      </w:r>
      <w:r w:rsidR="00306D70">
        <w:t>sentiment</w:t>
      </w:r>
      <w:r>
        <w:t xml:space="preserve">. Finally, the most important consequences of </w:t>
      </w:r>
      <w:proofErr w:type="spellStart"/>
      <w:r>
        <w:t>Hamun</w:t>
      </w:r>
      <w:proofErr w:type="spellEnd"/>
      <w:r>
        <w:t xml:space="preserve"> Lake desiccation based on literature was found by WJ index</w:t>
      </w:r>
      <w:r w:rsidR="00306D70">
        <w:t xml:space="preserve"> which are </w:t>
      </w:r>
      <w:proofErr w:type="spellStart"/>
      <w:r w:rsidR="00306D70">
        <w:t>Zabol</w:t>
      </w:r>
      <w:proofErr w:type="spellEnd"/>
      <w:r w:rsidR="00306D70">
        <w:t xml:space="preserve"> dust and fashioning industry ruin</w:t>
      </w:r>
      <w:r>
        <w:t xml:space="preserve">. </w:t>
      </w:r>
    </w:p>
    <w:p w14:paraId="50D43DFB" w14:textId="152C4FC9" w:rsidR="0080791D" w:rsidRPr="002A5EF6" w:rsidRDefault="0080791D" w:rsidP="0080791D">
      <w:pPr>
        <w:pStyle w:val="Heading5"/>
        <w:rPr>
          <w:b/>
          <w:bCs/>
          <w:color w:val="0070C0"/>
        </w:rPr>
      </w:pPr>
      <w:r w:rsidRPr="002A5EF6">
        <w:rPr>
          <w:b/>
          <w:bCs/>
          <w:color w:val="0070C0"/>
        </w:rPr>
        <w:t xml:space="preserve">Acknowledgment </w:t>
      </w:r>
    </w:p>
    <w:p w14:paraId="2D6D0D24" w14:textId="5494E92C" w:rsidR="00AC4D09" w:rsidRDefault="00AC4D09" w:rsidP="002A5EF6">
      <w:pPr>
        <w:pStyle w:val="BodyText0"/>
        <w:rPr>
          <w:smallCaps/>
        </w:rPr>
      </w:pPr>
      <w:r w:rsidRPr="00AC4D09">
        <w:t xml:space="preserve">The authors are thankful to </w:t>
      </w:r>
      <w:r>
        <w:t xml:space="preserve">Eng. </w:t>
      </w:r>
      <w:r w:rsidRPr="00AC4D09">
        <w:t>Nabil Arhab</w:t>
      </w:r>
      <w:r>
        <w:t xml:space="preserve"> </w:t>
      </w:r>
      <w:r w:rsidRPr="00AC4D09">
        <w:t>who provided insights and expertise that greatly</w:t>
      </w:r>
      <w:r>
        <w:t xml:space="preserve"> </w:t>
      </w:r>
      <w:r w:rsidRPr="00AC4D09">
        <w:t xml:space="preserve">assisted the research. </w:t>
      </w:r>
    </w:p>
    <w:p w14:paraId="25AB4CFD" w14:textId="21D61840" w:rsidR="009303D9" w:rsidRPr="002A5EF6" w:rsidRDefault="009303D9" w:rsidP="00AC4D09">
      <w:pPr>
        <w:pStyle w:val="Heading5"/>
        <w:rPr>
          <w:b/>
          <w:bCs/>
          <w:color w:val="0070C0"/>
        </w:rPr>
      </w:pPr>
      <w:r w:rsidRPr="002A5EF6">
        <w:rPr>
          <w:b/>
          <w:bCs/>
          <w:color w:val="0070C0"/>
        </w:rPr>
        <w:t>References</w:t>
      </w:r>
    </w:p>
    <w:p w14:paraId="3AF1E87C" w14:textId="6013F7EE" w:rsidR="00B8058E" w:rsidRPr="00B8058E" w:rsidRDefault="00FE5831" w:rsidP="00186754">
      <w:pPr>
        <w:widowControl w:val="0"/>
        <w:autoSpaceDE w:val="0"/>
        <w:autoSpaceDN w:val="0"/>
        <w:adjustRightInd w:val="0"/>
        <w:spacing w:after="40"/>
        <w:ind w:left="640" w:hanging="640"/>
        <w:jc w:val="left"/>
        <w:rPr>
          <w:noProof/>
          <w:szCs w:val="24"/>
        </w:rPr>
      </w:pPr>
      <w:r>
        <w:rPr>
          <w:b/>
          <w:color w:val="FF0000"/>
          <w:spacing w:val="-1"/>
          <w:lang w:eastAsia="x-none"/>
        </w:rPr>
        <w:fldChar w:fldCharType="begin" w:fldLock="1"/>
      </w:r>
      <w:r>
        <w:rPr>
          <w:b/>
          <w:color w:val="FF0000"/>
          <w:spacing w:val="-1"/>
          <w:lang w:eastAsia="x-none"/>
        </w:rPr>
        <w:instrText xml:space="preserve">ADDIN Mendeley Bibliography CSL_BIBLIOGRAPHY </w:instrText>
      </w:r>
      <w:r>
        <w:rPr>
          <w:b/>
          <w:color w:val="FF0000"/>
          <w:spacing w:val="-1"/>
          <w:lang w:eastAsia="x-none"/>
        </w:rPr>
        <w:fldChar w:fldCharType="separate"/>
      </w:r>
      <w:r w:rsidR="00B8058E" w:rsidRPr="00B8058E">
        <w:rPr>
          <w:noProof/>
          <w:szCs w:val="24"/>
        </w:rPr>
        <w:t>[1]</w:t>
      </w:r>
      <w:r w:rsidR="00B8058E" w:rsidRPr="00B8058E">
        <w:rPr>
          <w:noProof/>
          <w:szCs w:val="24"/>
        </w:rPr>
        <w:tab/>
        <w:t xml:space="preserve">M. Akbari </w:t>
      </w:r>
      <w:r w:rsidR="00B8058E" w:rsidRPr="00B8058E">
        <w:rPr>
          <w:i/>
          <w:iCs/>
          <w:noProof/>
          <w:szCs w:val="24"/>
        </w:rPr>
        <w:t>et al.</w:t>
      </w:r>
      <w:r w:rsidR="00B8058E" w:rsidRPr="00B8058E">
        <w:rPr>
          <w:noProof/>
          <w:szCs w:val="24"/>
        </w:rPr>
        <w:t xml:space="preserve">, “Vulnerability of the Caspian Sea shoreline to changes in hydrology and climate,” </w:t>
      </w:r>
      <w:r w:rsidR="00B8058E" w:rsidRPr="00B8058E">
        <w:rPr>
          <w:i/>
          <w:iCs/>
          <w:noProof/>
          <w:szCs w:val="24"/>
        </w:rPr>
        <w:t>Environ. Res. Lett.</w:t>
      </w:r>
      <w:r w:rsidR="00B8058E" w:rsidRPr="00B8058E">
        <w:rPr>
          <w:noProof/>
          <w:szCs w:val="24"/>
        </w:rPr>
        <w:t>, 2020.</w:t>
      </w:r>
    </w:p>
    <w:p w14:paraId="6D70B3A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w:t>
      </w:r>
      <w:r w:rsidRPr="00B8058E">
        <w:rPr>
          <w:noProof/>
          <w:szCs w:val="24"/>
        </w:rPr>
        <w:tab/>
        <w:t xml:space="preserve">A. AghaKouchak </w:t>
      </w:r>
      <w:r w:rsidRPr="00B8058E">
        <w:rPr>
          <w:i/>
          <w:iCs/>
          <w:noProof/>
          <w:szCs w:val="24"/>
        </w:rPr>
        <w:t>et al.</w:t>
      </w:r>
      <w:r w:rsidRPr="00B8058E">
        <w:rPr>
          <w:noProof/>
          <w:szCs w:val="24"/>
        </w:rPr>
        <w:t xml:space="preserve">, “Aral Sea syndrome desiccates Lake Urmia: call for action,” </w:t>
      </w:r>
      <w:r w:rsidRPr="00B8058E">
        <w:rPr>
          <w:i/>
          <w:iCs/>
          <w:noProof/>
          <w:szCs w:val="24"/>
        </w:rPr>
        <w:t>J. Great Lakes Res.</w:t>
      </w:r>
      <w:r w:rsidRPr="00B8058E">
        <w:rPr>
          <w:noProof/>
          <w:szCs w:val="24"/>
        </w:rPr>
        <w:t>, vol. 41, no. 1, pp. 307–311, 2015.</w:t>
      </w:r>
    </w:p>
    <w:p w14:paraId="17A959B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3]</w:t>
      </w:r>
      <w:r w:rsidRPr="00B8058E">
        <w:rPr>
          <w:noProof/>
          <w:szCs w:val="24"/>
        </w:rPr>
        <w:tab/>
        <w:t xml:space="preserve">A. Rashki, D. G. Kaskaoutis, C. J. d. W. Rautenbach, P. G. Eriksson, M. Qiang, and P. Gupta, “Dust storms and their horizontal dust loading in the Sistan region, Iran,” </w:t>
      </w:r>
      <w:r w:rsidRPr="00B8058E">
        <w:rPr>
          <w:i/>
          <w:iCs/>
          <w:noProof/>
          <w:szCs w:val="24"/>
        </w:rPr>
        <w:t>Aeolian Res.</w:t>
      </w:r>
      <w:r w:rsidRPr="00B8058E">
        <w:rPr>
          <w:noProof/>
          <w:szCs w:val="24"/>
        </w:rPr>
        <w:t>, vol. 5, pp. 51–62, 2012.</w:t>
      </w:r>
    </w:p>
    <w:p w14:paraId="56E2F2E1"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4]</w:t>
      </w:r>
      <w:r w:rsidRPr="00B8058E">
        <w:rPr>
          <w:noProof/>
          <w:szCs w:val="24"/>
        </w:rPr>
        <w:tab/>
        <w:t xml:space="preserve">M. Akbari, A. Torabi Haghighi, M. M. Aghayi, M. Javadian, M. Tajrishy, and B. Kløve, “Assimilation of satellite-based data for hydrological mapping of precipitation and direct runoff coefficient for the Lake Urmia Basin in Iran,” </w:t>
      </w:r>
      <w:r w:rsidRPr="00B8058E">
        <w:rPr>
          <w:i/>
          <w:iCs/>
          <w:noProof/>
          <w:szCs w:val="24"/>
        </w:rPr>
        <w:t>Water</w:t>
      </w:r>
      <w:r w:rsidRPr="00B8058E">
        <w:rPr>
          <w:noProof/>
          <w:szCs w:val="24"/>
        </w:rPr>
        <w:t>, vol. 11, no. 8, p. 1624, 2019.</w:t>
      </w:r>
    </w:p>
    <w:p w14:paraId="5B8C8D2F"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5]</w:t>
      </w:r>
      <w:r w:rsidRPr="00B8058E">
        <w:rPr>
          <w:noProof/>
          <w:szCs w:val="24"/>
        </w:rPr>
        <w:tab/>
        <w:t xml:space="preserve">A. Moghaddamnia, M. G. Gousheh, J. Piri, S. Amin, and Dja. Han, “Evaporation estimation using artificial neural networks and adaptive neuro-fuzzy inference system techniques,” </w:t>
      </w:r>
      <w:r w:rsidRPr="00B8058E">
        <w:rPr>
          <w:i/>
          <w:iCs/>
          <w:noProof/>
          <w:szCs w:val="24"/>
        </w:rPr>
        <w:t>Adv. Water Resour.</w:t>
      </w:r>
      <w:r w:rsidRPr="00B8058E">
        <w:rPr>
          <w:noProof/>
          <w:szCs w:val="24"/>
        </w:rPr>
        <w:t>, vol. 32, no. 1, pp. 88–97, 2009.</w:t>
      </w:r>
    </w:p>
    <w:p w14:paraId="3A11300C"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6]</w:t>
      </w:r>
      <w:r w:rsidRPr="00B8058E">
        <w:rPr>
          <w:noProof/>
          <w:szCs w:val="24"/>
        </w:rPr>
        <w:tab/>
        <w:t xml:space="preserve">M. Pesaresi and S. Freire, “GHS Settlement grid following the REGIO model 2014 in application to GHSL Landsat and CIESIN GPW v4-multitemporal (1975-1990-2000-2015),” </w:t>
      </w:r>
      <w:r w:rsidRPr="00B8058E">
        <w:rPr>
          <w:i/>
          <w:iCs/>
          <w:noProof/>
          <w:szCs w:val="24"/>
        </w:rPr>
        <w:t>Eur. Comm. Jt. Res. Cent.</w:t>
      </w:r>
      <w:r w:rsidRPr="00B8058E">
        <w:rPr>
          <w:noProof/>
          <w:szCs w:val="24"/>
        </w:rPr>
        <w:t>, 2016.</w:t>
      </w:r>
    </w:p>
    <w:p w14:paraId="406D0C6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7]</w:t>
      </w:r>
      <w:r w:rsidRPr="00B8058E">
        <w:rPr>
          <w:noProof/>
          <w:szCs w:val="24"/>
        </w:rPr>
        <w:tab/>
        <w:t>BBC, “Afghanistan: Dam construction in Afghanistan should not be a concern for Hassan Rouhani,” 2017.</w:t>
      </w:r>
    </w:p>
    <w:p w14:paraId="3280E524"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8]</w:t>
      </w:r>
      <w:r w:rsidRPr="00B8058E">
        <w:rPr>
          <w:noProof/>
          <w:szCs w:val="24"/>
        </w:rPr>
        <w:tab/>
        <w:t>Ministry of Enegry (MoE) and Yekom Consultancy Company, “Update of Sistan River studies (hydrological report),” 2014.</w:t>
      </w:r>
    </w:p>
    <w:p w14:paraId="15E3723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9]</w:t>
      </w:r>
      <w:r w:rsidRPr="00B8058E">
        <w:rPr>
          <w:noProof/>
          <w:szCs w:val="24"/>
        </w:rPr>
        <w:tab/>
        <w:t>ICANA, “25% migration of Sistan people due to drought,” 2015. [Online]. Available: khabaronline.ir/news/587938. [Accessed: 25-Aug-2020].</w:t>
      </w:r>
    </w:p>
    <w:p w14:paraId="51A27808"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0]</w:t>
      </w:r>
      <w:r w:rsidRPr="00B8058E">
        <w:rPr>
          <w:noProof/>
          <w:szCs w:val="24"/>
        </w:rPr>
        <w:tab/>
        <w:t xml:space="preserve">A. Rashki, D. G. Kaskaoutis, A. S. Goudie, and R. A. Kahn, “Dryness of ephemeral lakes and consequences for dust activity: The case of the Hamoun drainage basin, Southeastern Iran,” </w:t>
      </w:r>
      <w:r w:rsidRPr="00B8058E">
        <w:rPr>
          <w:i/>
          <w:iCs/>
          <w:noProof/>
          <w:szCs w:val="24"/>
        </w:rPr>
        <w:t>Sci. Total Environ.</w:t>
      </w:r>
      <w:r w:rsidRPr="00B8058E">
        <w:rPr>
          <w:noProof/>
          <w:szCs w:val="24"/>
        </w:rPr>
        <w:t>, vol. 463–464, pp. 552–564, 2013.</w:t>
      </w:r>
    </w:p>
    <w:p w14:paraId="60E3BDFF"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1]</w:t>
      </w:r>
      <w:r w:rsidRPr="00B8058E">
        <w:rPr>
          <w:noProof/>
          <w:szCs w:val="24"/>
        </w:rPr>
        <w:tab/>
        <w:t xml:space="preserve">A. S. Goudie and N. J. Middleton, </w:t>
      </w:r>
      <w:r w:rsidRPr="00B8058E">
        <w:rPr>
          <w:i/>
          <w:iCs/>
          <w:noProof/>
          <w:szCs w:val="24"/>
        </w:rPr>
        <w:t>Desert dust in the global system</w:t>
      </w:r>
      <w:r w:rsidRPr="00B8058E">
        <w:rPr>
          <w:noProof/>
          <w:szCs w:val="24"/>
        </w:rPr>
        <w:t>. Springer Science &amp; Business Media, 2006.</w:t>
      </w:r>
    </w:p>
    <w:p w14:paraId="1BFCB97A"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2]</w:t>
      </w:r>
      <w:r w:rsidRPr="00B8058E">
        <w:rPr>
          <w:noProof/>
          <w:szCs w:val="24"/>
        </w:rPr>
        <w:tab/>
        <w:t xml:space="preserve">WHO, “Global Health Observatory data repository,” </w:t>
      </w:r>
      <w:r w:rsidRPr="00B8058E">
        <w:rPr>
          <w:i/>
          <w:iCs/>
          <w:noProof/>
          <w:szCs w:val="24"/>
        </w:rPr>
        <w:t>World Health Organization</w:t>
      </w:r>
      <w:r w:rsidRPr="00B8058E">
        <w:rPr>
          <w:noProof/>
          <w:szCs w:val="24"/>
        </w:rPr>
        <w:t>, 2016. [Online]. Available: https://apps.who.int/gho/data/view.main.AMBIENTCITY2016?lang=en. [Accessed: 08-Nov-2020].</w:t>
      </w:r>
    </w:p>
    <w:p w14:paraId="49644EF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3]</w:t>
      </w:r>
      <w:r w:rsidRPr="00B8058E">
        <w:rPr>
          <w:noProof/>
          <w:szCs w:val="24"/>
        </w:rPr>
        <w:tab/>
        <w:t xml:space="preserve">A. Miri, H. Ahmadi, A. Ghanbari, and A. Moghaddamnia, “Dust storms impacts on air pollution and public health under hot and dry climate,” </w:t>
      </w:r>
      <w:r w:rsidRPr="00B8058E">
        <w:rPr>
          <w:i/>
          <w:iCs/>
          <w:noProof/>
          <w:szCs w:val="24"/>
        </w:rPr>
        <w:t>Int J Energy Env.</w:t>
      </w:r>
      <w:r w:rsidRPr="00B8058E">
        <w:rPr>
          <w:noProof/>
          <w:szCs w:val="24"/>
        </w:rPr>
        <w:t>, vol. 2, no. 1, pp. 101–105, 2007.</w:t>
      </w:r>
    </w:p>
    <w:p w14:paraId="28373FAA"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4]</w:t>
      </w:r>
      <w:r w:rsidRPr="00B8058E">
        <w:rPr>
          <w:noProof/>
          <w:szCs w:val="24"/>
        </w:rPr>
        <w:tab/>
        <w:t>Ministry of Cooperatives Labour and Social Welfare Iran, “Employment status of Sistan and Baluchestan province,” 2017.</w:t>
      </w:r>
    </w:p>
    <w:p w14:paraId="6A922AFB"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5]</w:t>
      </w:r>
      <w:r w:rsidRPr="00B8058E">
        <w:rPr>
          <w:noProof/>
          <w:szCs w:val="24"/>
        </w:rPr>
        <w:tab/>
        <w:t xml:space="preserve">A. Bagchi and J. A. Paul, “Youth unemployment and terrorism in the MENAP (Middle East, North Africa, Afghanistan, and Pakistan) region,” </w:t>
      </w:r>
      <w:r w:rsidRPr="00B8058E">
        <w:rPr>
          <w:i/>
          <w:iCs/>
          <w:noProof/>
          <w:szCs w:val="24"/>
        </w:rPr>
        <w:t>Socioecon. Plann. Sci.</w:t>
      </w:r>
      <w:r w:rsidRPr="00B8058E">
        <w:rPr>
          <w:noProof/>
          <w:szCs w:val="24"/>
        </w:rPr>
        <w:t>, vol. 64, no. December 2017, pp. 9–20, 2018.</w:t>
      </w:r>
    </w:p>
    <w:p w14:paraId="0487D14E"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6]</w:t>
      </w:r>
      <w:r w:rsidRPr="00B8058E">
        <w:rPr>
          <w:noProof/>
          <w:szCs w:val="24"/>
        </w:rPr>
        <w:tab/>
        <w:t xml:space="preserve">B. Takahashi, E. C. Tandoc, and C. Carmichael, “Communicating on Twitter during a disaster: An analysis of tweets during Typhoon Haiyan in the Philippines,” </w:t>
      </w:r>
      <w:r w:rsidRPr="00B8058E">
        <w:rPr>
          <w:i/>
          <w:iCs/>
          <w:noProof/>
          <w:szCs w:val="24"/>
        </w:rPr>
        <w:t>Comput. Human Behav.</w:t>
      </w:r>
      <w:r w:rsidRPr="00B8058E">
        <w:rPr>
          <w:noProof/>
          <w:szCs w:val="24"/>
        </w:rPr>
        <w:t>, vol. 50, pp. 392–398, 2015.</w:t>
      </w:r>
    </w:p>
    <w:p w14:paraId="697542F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7]</w:t>
      </w:r>
      <w:r w:rsidRPr="00B8058E">
        <w:rPr>
          <w:noProof/>
          <w:szCs w:val="24"/>
        </w:rPr>
        <w:tab/>
        <w:t xml:space="preserve">A. Af Wåhlberg and L. Sjöberg, “Risk perception and the media,” </w:t>
      </w:r>
      <w:r w:rsidRPr="00B8058E">
        <w:rPr>
          <w:i/>
          <w:iCs/>
          <w:noProof/>
          <w:szCs w:val="24"/>
        </w:rPr>
        <w:t>J. Risk Res.</w:t>
      </w:r>
      <w:r w:rsidRPr="00B8058E">
        <w:rPr>
          <w:noProof/>
          <w:szCs w:val="24"/>
        </w:rPr>
        <w:t>, vol. 3, no. 1, pp. 31–50, 2000.</w:t>
      </w:r>
    </w:p>
    <w:p w14:paraId="5296452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8]</w:t>
      </w:r>
      <w:r w:rsidRPr="00B8058E">
        <w:rPr>
          <w:noProof/>
          <w:szCs w:val="24"/>
        </w:rPr>
        <w:tab/>
        <w:t xml:space="preserve">A. R. Binder, “Figuring out #fukushima: An initial look at functions and content of US twitter commentary about nuclear risk,” </w:t>
      </w:r>
      <w:r w:rsidRPr="00B8058E">
        <w:rPr>
          <w:i/>
          <w:iCs/>
          <w:noProof/>
          <w:szCs w:val="24"/>
        </w:rPr>
        <w:t>Environ. Commun.</w:t>
      </w:r>
      <w:r w:rsidRPr="00B8058E">
        <w:rPr>
          <w:noProof/>
          <w:szCs w:val="24"/>
        </w:rPr>
        <w:t>, vol. 6, no. 2, pp. 268–277, 2012.</w:t>
      </w:r>
    </w:p>
    <w:p w14:paraId="69E80A6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19]</w:t>
      </w:r>
      <w:r w:rsidRPr="00B8058E">
        <w:rPr>
          <w:noProof/>
          <w:szCs w:val="24"/>
        </w:rPr>
        <w:tab/>
        <w:t xml:space="preserve">S. R. Veil, T. Buehner, and M. J. Palenchar, “A Work-In-Process Literature Review: Incorporating Social Media in Risk and Crisis Communication,” </w:t>
      </w:r>
      <w:r w:rsidRPr="00B8058E">
        <w:rPr>
          <w:i/>
          <w:iCs/>
          <w:noProof/>
          <w:szCs w:val="24"/>
        </w:rPr>
        <w:t>J. Contingencies Cris. Manag.</w:t>
      </w:r>
      <w:r w:rsidRPr="00B8058E">
        <w:rPr>
          <w:noProof/>
          <w:szCs w:val="24"/>
        </w:rPr>
        <w:t>, vol. 19, no. 2, pp. 110–122, 2011.</w:t>
      </w:r>
    </w:p>
    <w:p w14:paraId="05E45A28"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0]</w:t>
      </w:r>
      <w:r w:rsidRPr="00B8058E">
        <w:rPr>
          <w:noProof/>
          <w:szCs w:val="24"/>
        </w:rPr>
        <w:tab/>
        <w:t xml:space="preserve">N. Dabner, “‘Breaking Ground’ in the use of social media: A case study of a university earthquake response to inform educational design with Facebook,” </w:t>
      </w:r>
      <w:r w:rsidRPr="00B8058E">
        <w:rPr>
          <w:i/>
          <w:iCs/>
          <w:noProof/>
          <w:szCs w:val="24"/>
        </w:rPr>
        <w:t>Internet High. Educ.</w:t>
      </w:r>
      <w:r w:rsidRPr="00B8058E">
        <w:rPr>
          <w:noProof/>
          <w:szCs w:val="24"/>
        </w:rPr>
        <w:t>, vol. 15, no. 1, pp. 69–78, 2012.</w:t>
      </w:r>
    </w:p>
    <w:p w14:paraId="24635540"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1]</w:t>
      </w:r>
      <w:r w:rsidRPr="00B8058E">
        <w:rPr>
          <w:noProof/>
          <w:szCs w:val="24"/>
        </w:rPr>
        <w:tab/>
        <w:t xml:space="preserve">K. Freberg, K. Saling, K. G. Vidoloff, and G. Eosco, </w:t>
      </w:r>
      <w:r w:rsidRPr="00B8058E">
        <w:rPr>
          <w:noProof/>
          <w:szCs w:val="24"/>
        </w:rPr>
        <w:lastRenderedPageBreak/>
        <w:t xml:space="preserve">“Using value modeling to evaluate social media messages: The case of hurricane irene,” </w:t>
      </w:r>
      <w:r w:rsidRPr="00B8058E">
        <w:rPr>
          <w:i/>
          <w:iCs/>
          <w:noProof/>
          <w:szCs w:val="24"/>
        </w:rPr>
        <w:t>Public Relat. Rev.</w:t>
      </w:r>
      <w:r w:rsidRPr="00B8058E">
        <w:rPr>
          <w:noProof/>
          <w:szCs w:val="24"/>
        </w:rPr>
        <w:t>, vol. 39, no. 3, pp. 185–192, 2013.</w:t>
      </w:r>
    </w:p>
    <w:p w14:paraId="11CA2BE1"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2]</w:t>
      </w:r>
      <w:r w:rsidRPr="00B8058E">
        <w:rPr>
          <w:noProof/>
          <w:szCs w:val="24"/>
        </w:rPr>
        <w:tab/>
        <w:t xml:space="preserve">A. Acar and Y. Muraki, “Twitter for crisis communication: Lessons learned from Japan’s tsunami disaster,” </w:t>
      </w:r>
      <w:r w:rsidRPr="00B8058E">
        <w:rPr>
          <w:i/>
          <w:iCs/>
          <w:noProof/>
          <w:szCs w:val="24"/>
        </w:rPr>
        <w:t>Int. J. Web Based Communities</w:t>
      </w:r>
      <w:r w:rsidRPr="00B8058E">
        <w:rPr>
          <w:noProof/>
          <w:szCs w:val="24"/>
        </w:rPr>
        <w:t>, vol. 7, no. 3, pp. 392–402, 2011.</w:t>
      </w:r>
    </w:p>
    <w:p w14:paraId="14020FFD"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3]</w:t>
      </w:r>
      <w:r w:rsidRPr="00B8058E">
        <w:rPr>
          <w:noProof/>
          <w:szCs w:val="24"/>
        </w:rPr>
        <w:tab/>
        <w:t xml:space="preserve">J. Roesslein, “Tweepy: Twitter for Python!,” </w:t>
      </w:r>
      <w:r w:rsidRPr="00B8058E">
        <w:rPr>
          <w:i/>
          <w:iCs/>
          <w:noProof/>
          <w:szCs w:val="24"/>
        </w:rPr>
        <w:t>URL https//github.com/tweepy/tweepy</w:t>
      </w:r>
      <w:r w:rsidRPr="00B8058E">
        <w:rPr>
          <w:noProof/>
          <w:szCs w:val="24"/>
        </w:rPr>
        <w:t>, 2020.</w:t>
      </w:r>
    </w:p>
    <w:p w14:paraId="2E2C07B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4]</w:t>
      </w:r>
      <w:r w:rsidRPr="00B8058E">
        <w:rPr>
          <w:noProof/>
          <w:szCs w:val="24"/>
        </w:rPr>
        <w:tab/>
        <w:t xml:space="preserve">S. Han, “googletrans: googletrans for Python!,” </w:t>
      </w:r>
      <w:r w:rsidRPr="00B8058E">
        <w:rPr>
          <w:i/>
          <w:iCs/>
          <w:noProof/>
          <w:szCs w:val="24"/>
        </w:rPr>
        <w:t>URL https//github.com/ssut/py-googletrans.git</w:t>
      </w:r>
      <w:r w:rsidRPr="00B8058E">
        <w:rPr>
          <w:noProof/>
          <w:szCs w:val="24"/>
        </w:rPr>
        <w:t>, 2020.</w:t>
      </w:r>
    </w:p>
    <w:p w14:paraId="6A3006A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5]</w:t>
      </w:r>
      <w:r w:rsidRPr="00B8058E">
        <w:rPr>
          <w:noProof/>
          <w:szCs w:val="24"/>
        </w:rPr>
        <w:tab/>
        <w:t xml:space="preserve">S. Bird, E. Klein, and E. Loper, </w:t>
      </w:r>
      <w:r w:rsidRPr="00B8058E">
        <w:rPr>
          <w:i/>
          <w:iCs/>
          <w:noProof/>
          <w:szCs w:val="24"/>
        </w:rPr>
        <w:t>Natural language processing with Python: analyzing text with the natural language toolkit</w:t>
      </w:r>
      <w:r w:rsidRPr="00B8058E">
        <w:rPr>
          <w:noProof/>
          <w:szCs w:val="24"/>
        </w:rPr>
        <w:t>. “ O’Reilly Media, Inc.,” 2009.</w:t>
      </w:r>
    </w:p>
    <w:p w14:paraId="4F7B864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6]</w:t>
      </w:r>
      <w:r w:rsidRPr="00B8058E">
        <w:rPr>
          <w:noProof/>
          <w:szCs w:val="24"/>
        </w:rPr>
        <w:tab/>
        <w:t>S. Kadam, “Generating Word Cloud in Python,” 2020. [Online]. Available: https://www.geeksforgeeks.org/generating-word-cloud-python/. [Accessed: 11-Oct-2020].</w:t>
      </w:r>
    </w:p>
    <w:p w14:paraId="50DB8E03"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7]</w:t>
      </w:r>
      <w:r w:rsidRPr="00B8058E">
        <w:rPr>
          <w:noProof/>
          <w:szCs w:val="24"/>
        </w:rPr>
        <w:tab/>
        <w:t>SentiStrength, “SentiStrength.” [Online]. Available: http://sentistrength.wlv.ac.uk/. [Accessed: 11-Oct-2020].</w:t>
      </w:r>
    </w:p>
    <w:p w14:paraId="11E3EDB9"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8]</w:t>
      </w:r>
      <w:r w:rsidRPr="00B8058E">
        <w:rPr>
          <w:noProof/>
          <w:szCs w:val="24"/>
        </w:rPr>
        <w:tab/>
        <w:t xml:space="preserve">E. Fast, B. Chen, and M. S. Bernstein, “Empath: Understanding topic signals in large-scale text,” </w:t>
      </w:r>
      <w:r w:rsidRPr="00B8058E">
        <w:rPr>
          <w:i/>
          <w:iCs/>
          <w:noProof/>
          <w:szCs w:val="24"/>
        </w:rPr>
        <w:t>Conf. Hum. Factors Comput. Syst. - Proc.</w:t>
      </w:r>
      <w:r w:rsidRPr="00B8058E">
        <w:rPr>
          <w:noProof/>
          <w:szCs w:val="24"/>
        </w:rPr>
        <w:t>, pp. 4647–4657, 2016.</w:t>
      </w:r>
    </w:p>
    <w:p w14:paraId="70238382"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29]</w:t>
      </w:r>
      <w:r w:rsidRPr="00B8058E">
        <w:rPr>
          <w:noProof/>
          <w:szCs w:val="24"/>
        </w:rPr>
        <w:tab/>
        <w:t>Google, “Python Quickstart for Google API,” 2020. [Online]. Available: https://developers.google.com/docs/api/quickstart/python. [Accessed: 10-Oct-2020].</w:t>
      </w:r>
    </w:p>
    <w:p w14:paraId="1D790000" w14:textId="77777777" w:rsidR="00B8058E" w:rsidRPr="00B8058E" w:rsidRDefault="00B8058E" w:rsidP="00186754">
      <w:pPr>
        <w:widowControl w:val="0"/>
        <w:autoSpaceDE w:val="0"/>
        <w:autoSpaceDN w:val="0"/>
        <w:adjustRightInd w:val="0"/>
        <w:spacing w:after="40"/>
        <w:ind w:left="640" w:hanging="640"/>
        <w:jc w:val="left"/>
        <w:rPr>
          <w:noProof/>
          <w:szCs w:val="24"/>
        </w:rPr>
      </w:pPr>
      <w:r w:rsidRPr="00B8058E">
        <w:rPr>
          <w:noProof/>
          <w:szCs w:val="24"/>
        </w:rPr>
        <w:t>[30]</w:t>
      </w:r>
      <w:r w:rsidRPr="00B8058E">
        <w:rPr>
          <w:noProof/>
          <w:szCs w:val="24"/>
        </w:rPr>
        <w:tab/>
        <w:t xml:space="preserve">M. Akbari, A. T. Haghighi, M. M. Aghayi, M. Javadian, M. Tajrishy, and B. Kløve, “Assimilation of satellite-based data for hydrological mapping of precipitation and direct runoff coefficient for the Lake Urmia basin in Iran,” </w:t>
      </w:r>
      <w:r w:rsidRPr="00B8058E">
        <w:rPr>
          <w:i/>
          <w:iCs/>
          <w:noProof/>
          <w:szCs w:val="24"/>
        </w:rPr>
        <w:t>Water (Switzerland)</w:t>
      </w:r>
      <w:r w:rsidRPr="00B8058E">
        <w:rPr>
          <w:noProof/>
          <w:szCs w:val="24"/>
        </w:rPr>
        <w:t>, vol. 11, no. 8, 2019.</w:t>
      </w:r>
    </w:p>
    <w:p w14:paraId="4601B786" w14:textId="77777777" w:rsidR="00B8058E" w:rsidRPr="00B8058E" w:rsidRDefault="00B8058E" w:rsidP="00186754">
      <w:pPr>
        <w:widowControl w:val="0"/>
        <w:autoSpaceDE w:val="0"/>
        <w:autoSpaceDN w:val="0"/>
        <w:adjustRightInd w:val="0"/>
        <w:spacing w:after="40"/>
        <w:ind w:left="640" w:hanging="640"/>
        <w:jc w:val="left"/>
        <w:rPr>
          <w:noProof/>
        </w:rPr>
      </w:pPr>
      <w:r w:rsidRPr="00B8058E">
        <w:rPr>
          <w:noProof/>
          <w:szCs w:val="24"/>
        </w:rPr>
        <w:t>[31]</w:t>
      </w:r>
      <w:r w:rsidRPr="00B8058E">
        <w:rPr>
          <w:noProof/>
          <w:szCs w:val="24"/>
        </w:rPr>
        <w:tab/>
        <w:t>BBC, “Experimental water intake of Afghanistan’s Kamal Khan Dam began near the border with Iran,” 2020. [Online]. Available: https://www.bbc.com/persian/afghanistan-54854466. [Accessed: 10-Oct-2020].</w:t>
      </w:r>
    </w:p>
    <w:p w14:paraId="582D4DBD" w14:textId="6D592A76" w:rsidR="00FE5831" w:rsidRPr="00B82601" w:rsidRDefault="00FE5831" w:rsidP="00117522">
      <w:pPr>
        <w:pStyle w:val="references"/>
        <w:numPr>
          <w:ilvl w:val="0"/>
          <w:numId w:val="0"/>
        </w:numPr>
        <w:spacing w:line="240" w:lineRule="auto"/>
        <w:jc w:val="left"/>
        <w:rPr>
          <w:rFonts w:eastAsia="SimSun"/>
          <w:b/>
          <w:noProof w:val="0"/>
          <w:color w:val="FF0000"/>
          <w:spacing w:val="-1"/>
          <w:sz w:val="20"/>
          <w:szCs w:val="20"/>
          <w:lang w:eastAsia="x-none"/>
        </w:rPr>
        <w:sectPr w:rsidR="00FE5831" w:rsidRPr="00B82601"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eastAsia="x-none"/>
        </w:rPr>
        <w:fldChar w:fldCharType="end"/>
      </w:r>
    </w:p>
    <w:p w14:paraId="775C5B8F" w14:textId="77777777" w:rsidR="001357DD" w:rsidRDefault="009A4198" w:rsidP="001357DD">
      <w:pPr>
        <w:pStyle w:val="Caption"/>
        <w:spacing w:before="240"/>
      </w:pPr>
      <w:r>
        <w:lastRenderedPageBreak/>
        <w:drawing>
          <wp:inline distT="0" distB="0" distL="0" distR="0" wp14:anchorId="7BF3DF29" wp14:editId="7DBFC7C7">
            <wp:extent cx="6426200" cy="4953000"/>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tudyarea.jpg"/>
                    <pic:cNvPicPr/>
                  </pic:nvPicPr>
                  <pic:blipFill>
                    <a:blip r:embed="rId13" cstate="print">
                      <a:extLst>
                        <a:ext uri="{28A0092B-C50C-407E-A947-70E740481C1C}">
                          <a14:useLocalDpi xmlns:a14="http://schemas.microsoft.com/office/drawing/2010/main"/>
                        </a:ext>
                      </a:extLst>
                    </a:blip>
                    <a:stretch>
                      <a:fillRect/>
                    </a:stretch>
                  </pic:blipFill>
                  <pic:spPr>
                    <a:xfrm>
                      <a:off x="0" y="0"/>
                      <a:ext cx="6426200" cy="4953000"/>
                    </a:xfrm>
                    <a:prstGeom prst="rect">
                      <a:avLst/>
                    </a:prstGeom>
                  </pic:spPr>
                </pic:pic>
              </a:graphicData>
            </a:graphic>
          </wp:inline>
        </w:drawing>
      </w:r>
    </w:p>
    <w:p w14:paraId="463EA94D" w14:textId="4D3CFEDF" w:rsidR="009A4198" w:rsidRDefault="00147A6E" w:rsidP="001357DD">
      <w:pPr>
        <w:pStyle w:val="Caption"/>
        <w:spacing w:before="240"/>
      </w:pPr>
      <w:bookmarkStart w:id="1" w:name="_Ref56087195"/>
      <w:r w:rsidRPr="00147A6E">
        <w:t xml:space="preserve">Figure </w:t>
      </w:r>
      <w:r w:rsidRPr="00147A6E">
        <w:fldChar w:fldCharType="begin"/>
      </w:r>
      <w:r w:rsidRPr="00147A6E">
        <w:instrText xml:space="preserve"> SEQ Figure \* ARABIC </w:instrText>
      </w:r>
      <w:r w:rsidRPr="00147A6E">
        <w:fldChar w:fldCharType="separate"/>
      </w:r>
      <w:r w:rsidR="00306D70">
        <w:t>1</w:t>
      </w:r>
      <w:r w:rsidRPr="00147A6E">
        <w:fldChar w:fldCharType="end"/>
      </w:r>
      <w:bookmarkEnd w:id="1"/>
      <w:r w:rsidRPr="00147A6E">
        <w:t xml:space="preserve">. </w:t>
      </w:r>
      <w:r w:rsidR="009A4198" w:rsidRPr="00147A6E">
        <w:t xml:space="preserve">Studied area: a) Hamun Lakes and Helmand Basin with the location of dams, inflow gauges and cities of the basin, b) DEM of Hamun Lakes and close water bodies to Hamun Lakes, c) Annual inflow of Hirmand River to Iran from 1946 to 2016 and </w:t>
      </w:r>
      <w:r w:rsidR="008C5BDC" w:rsidRPr="00147A6E">
        <w:t>d</w:t>
      </w:r>
      <w:r w:rsidR="009A4198" w:rsidRPr="00147A6E">
        <w:t>) Water Protocol on Hirmand River inflow to Iran</w:t>
      </w:r>
      <w:r w:rsidR="009A4198" w:rsidRPr="00CF67B2">
        <w:t xml:space="preserve"> </w:t>
      </w:r>
    </w:p>
    <w:p w14:paraId="0911DC87" w14:textId="087316F1" w:rsidR="009A4198" w:rsidRPr="005B520E" w:rsidRDefault="00147A6E" w:rsidP="00147A6E">
      <w:pPr>
        <w:pStyle w:val="Caption"/>
      </w:pPr>
      <w:bookmarkStart w:id="2" w:name="_Ref56006722"/>
      <w:r>
        <w:t xml:space="preserve">Table </w:t>
      </w:r>
      <w:r>
        <w:fldChar w:fldCharType="begin"/>
      </w:r>
      <w:r>
        <w:instrText xml:space="preserve"> SEQ Table \* ARABIC </w:instrText>
      </w:r>
      <w:r>
        <w:fldChar w:fldCharType="separate"/>
      </w:r>
      <w:r w:rsidR="00306D70">
        <w:t>1</w:t>
      </w:r>
      <w:r>
        <w:fldChar w:fldCharType="end"/>
      </w:r>
      <w:bookmarkEnd w:id="2"/>
      <w:r>
        <w:t xml:space="preserve">. </w:t>
      </w:r>
      <w:r w:rsidR="00306D70">
        <w:t xml:space="preserve">Keywords of </w:t>
      </w:r>
      <w:bookmarkStart w:id="3" w:name="_GoBack"/>
      <w:bookmarkEnd w:id="3"/>
      <w:r>
        <w:t xml:space="preserve">Queries to </w:t>
      </w:r>
      <w:r w:rsidR="00DE7E25">
        <w:t>collect positive and negative tweets related to Hamun lak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732"/>
        <w:gridCol w:w="1314"/>
        <w:gridCol w:w="1683"/>
      </w:tblGrid>
      <w:tr w:rsidR="00DE7E25" w:rsidRPr="00EE5A08" w14:paraId="41E8B865" w14:textId="77777777" w:rsidTr="00221965">
        <w:trPr>
          <w:cantSplit/>
          <w:trHeight w:val="240"/>
          <w:tblHeader/>
          <w:jc w:val="center"/>
        </w:trPr>
        <w:tc>
          <w:tcPr>
            <w:tcW w:w="0" w:type="auto"/>
            <w:tcBorders>
              <w:top w:val="single" w:sz="4" w:space="0" w:color="auto"/>
            </w:tcBorders>
          </w:tcPr>
          <w:p w14:paraId="5695AD15" w14:textId="38088B91" w:rsidR="00DE7E25" w:rsidRPr="00EE5A08" w:rsidRDefault="00DE7E25" w:rsidP="00D708D7">
            <w:pPr>
              <w:pStyle w:val="tablecolhead"/>
            </w:pPr>
            <w:r w:rsidRPr="00EE5A08">
              <w:t>Dataset</w:t>
            </w:r>
          </w:p>
        </w:tc>
        <w:tc>
          <w:tcPr>
            <w:tcW w:w="0" w:type="auto"/>
            <w:vAlign w:val="center"/>
          </w:tcPr>
          <w:p w14:paraId="471DDF49" w14:textId="70E90E07" w:rsidR="00DE7E25" w:rsidRPr="00EE5A08" w:rsidRDefault="00DE7E25" w:rsidP="00D708D7">
            <w:pPr>
              <w:pStyle w:val="tablecolsubhead"/>
              <w:rPr>
                <w:sz w:val="16"/>
                <w:szCs w:val="16"/>
              </w:rPr>
            </w:pPr>
            <w:r w:rsidRPr="00EE5A08">
              <w:rPr>
                <w:sz w:val="16"/>
                <w:szCs w:val="16"/>
              </w:rPr>
              <w:t>Key words</w:t>
            </w:r>
          </w:p>
        </w:tc>
        <w:tc>
          <w:tcPr>
            <w:tcW w:w="0" w:type="auto"/>
            <w:tcBorders>
              <w:right w:val="single" w:sz="4" w:space="0" w:color="auto"/>
            </w:tcBorders>
            <w:vAlign w:val="center"/>
          </w:tcPr>
          <w:p w14:paraId="600BD97F" w14:textId="26D88341" w:rsidR="00DE7E25" w:rsidRPr="00EE5A08" w:rsidRDefault="00EE5A08" w:rsidP="00D708D7">
            <w:pPr>
              <w:pStyle w:val="tablecolsubhead"/>
              <w:rPr>
                <w:sz w:val="16"/>
                <w:szCs w:val="16"/>
              </w:rPr>
            </w:pPr>
            <w:r>
              <w:rPr>
                <w:sz w:val="16"/>
                <w:szCs w:val="16"/>
              </w:rPr>
              <w:t>T</w:t>
            </w:r>
            <w:r w:rsidR="00DE7E25" w:rsidRPr="00EE5A08">
              <w:rPr>
                <w:sz w:val="16"/>
                <w:szCs w:val="16"/>
              </w:rPr>
              <w:t>ranslation</w:t>
            </w:r>
          </w:p>
        </w:tc>
      </w:tr>
      <w:tr w:rsidR="00EE5A08" w:rsidRPr="00EE5A08" w14:paraId="4932D77F" w14:textId="77777777" w:rsidTr="00221965">
        <w:trPr>
          <w:trHeight w:val="320"/>
          <w:jc w:val="center"/>
        </w:trPr>
        <w:tc>
          <w:tcPr>
            <w:tcW w:w="0" w:type="auto"/>
            <w:vMerge w:val="restart"/>
            <w:vAlign w:val="center"/>
          </w:tcPr>
          <w:p w14:paraId="17F6DF3F" w14:textId="6F2AD4B8" w:rsidR="00EE5A08" w:rsidRPr="00EE5A08" w:rsidRDefault="00EE5A08" w:rsidP="00EE5A08">
            <w:pPr>
              <w:pStyle w:val="tablecopy"/>
            </w:pPr>
            <w:r w:rsidRPr="00EE5A08">
              <w:t>D+</w:t>
            </w:r>
          </w:p>
        </w:tc>
        <w:tc>
          <w:tcPr>
            <w:tcW w:w="0" w:type="auto"/>
            <w:vAlign w:val="center"/>
          </w:tcPr>
          <w:p w14:paraId="74DF4495" w14:textId="27DD9DDD" w:rsidR="00EE5A08" w:rsidRPr="00EE5A08" w:rsidRDefault="00EE5A08" w:rsidP="00EE5A08">
            <w:pPr>
              <w:pStyle w:val="tablecopy"/>
              <w:bidi/>
            </w:pPr>
            <w:r w:rsidRPr="00EE5A08">
              <w:rPr>
                <w:rtl/>
              </w:rPr>
              <w:t>ز</w:t>
            </w:r>
            <w:r w:rsidRPr="00EE5A08">
              <w:rPr>
                <w:rFonts w:hint="cs"/>
                <w:rtl/>
              </w:rPr>
              <w:t>یبایی</w:t>
            </w:r>
            <w:r w:rsidRPr="00EE5A08">
              <w:rPr>
                <w:rtl/>
              </w:rPr>
              <w:t xml:space="preserve"> س</w:t>
            </w:r>
            <w:r w:rsidRPr="00EE5A08">
              <w:rPr>
                <w:rFonts w:hint="cs"/>
                <w:rtl/>
              </w:rPr>
              <w:t>یستان</w:t>
            </w:r>
          </w:p>
        </w:tc>
        <w:tc>
          <w:tcPr>
            <w:tcW w:w="0" w:type="auto"/>
          </w:tcPr>
          <w:p w14:paraId="3456FA05" w14:textId="41449016" w:rsidR="00EE5A08" w:rsidRPr="00EE5A08" w:rsidRDefault="00EE5A08" w:rsidP="00EE5A08">
            <w:pPr>
              <w:rPr>
                <w:sz w:val="16"/>
                <w:szCs w:val="16"/>
              </w:rPr>
            </w:pPr>
            <w:r w:rsidRPr="00EE5A08">
              <w:rPr>
                <w:sz w:val="16"/>
                <w:szCs w:val="16"/>
              </w:rPr>
              <w:t xml:space="preserve">The beauty of </w:t>
            </w:r>
            <w:proofErr w:type="spellStart"/>
            <w:r w:rsidRPr="00EE5A08">
              <w:rPr>
                <w:sz w:val="16"/>
                <w:szCs w:val="16"/>
              </w:rPr>
              <w:t>Sistan</w:t>
            </w:r>
            <w:proofErr w:type="spellEnd"/>
          </w:p>
        </w:tc>
      </w:tr>
      <w:tr w:rsidR="00EE5A08" w:rsidRPr="00EE5A08" w14:paraId="08C96558" w14:textId="77777777" w:rsidTr="00221965">
        <w:trPr>
          <w:trHeight w:val="320"/>
          <w:jc w:val="center"/>
        </w:trPr>
        <w:tc>
          <w:tcPr>
            <w:tcW w:w="0" w:type="auto"/>
            <w:vMerge/>
            <w:vAlign w:val="center"/>
          </w:tcPr>
          <w:p w14:paraId="78D52F69" w14:textId="77777777" w:rsidR="00EE5A08" w:rsidRPr="00EE5A08" w:rsidRDefault="00EE5A08" w:rsidP="00EE5A08">
            <w:pPr>
              <w:pStyle w:val="tablecopy"/>
            </w:pPr>
          </w:p>
        </w:tc>
        <w:tc>
          <w:tcPr>
            <w:tcW w:w="0" w:type="auto"/>
            <w:vAlign w:val="center"/>
          </w:tcPr>
          <w:p w14:paraId="2588C801" w14:textId="46E88C3F" w:rsidR="00EE5A08" w:rsidRPr="00EE5A08" w:rsidRDefault="00EE5A08" w:rsidP="00EE5A08">
            <w:pPr>
              <w:pStyle w:val="tablecopy"/>
              <w:bidi/>
            </w:pPr>
            <w:r w:rsidRPr="00EE5A08">
              <w:rPr>
                <w:rtl/>
              </w:rPr>
              <w:t>ز</w:t>
            </w:r>
            <w:r w:rsidRPr="00EE5A08">
              <w:rPr>
                <w:rFonts w:hint="cs"/>
                <w:rtl/>
              </w:rPr>
              <w:t>یبایی</w:t>
            </w:r>
            <w:r w:rsidRPr="00EE5A08">
              <w:rPr>
                <w:rtl/>
              </w:rPr>
              <w:t xml:space="preserve"> زابل</w:t>
            </w:r>
          </w:p>
        </w:tc>
        <w:tc>
          <w:tcPr>
            <w:tcW w:w="0" w:type="auto"/>
          </w:tcPr>
          <w:p w14:paraId="0B6DA7C2" w14:textId="62CAAF0F" w:rsidR="00EE5A08" w:rsidRPr="00EE5A08" w:rsidRDefault="00EE5A08" w:rsidP="00EE5A08">
            <w:pPr>
              <w:rPr>
                <w:sz w:val="16"/>
                <w:szCs w:val="16"/>
              </w:rPr>
            </w:pPr>
            <w:r w:rsidRPr="00EE5A08">
              <w:rPr>
                <w:sz w:val="16"/>
                <w:szCs w:val="16"/>
              </w:rPr>
              <w:t xml:space="preserve">The beauty of </w:t>
            </w:r>
            <w:proofErr w:type="spellStart"/>
            <w:r w:rsidRPr="00EE5A08">
              <w:rPr>
                <w:sz w:val="16"/>
                <w:szCs w:val="16"/>
              </w:rPr>
              <w:t>Zabol</w:t>
            </w:r>
            <w:proofErr w:type="spellEnd"/>
          </w:p>
        </w:tc>
      </w:tr>
      <w:tr w:rsidR="00EE5A08" w:rsidRPr="00EE5A08" w14:paraId="57D40A57" w14:textId="77777777" w:rsidTr="00221965">
        <w:trPr>
          <w:trHeight w:val="320"/>
          <w:jc w:val="center"/>
        </w:trPr>
        <w:tc>
          <w:tcPr>
            <w:tcW w:w="0" w:type="auto"/>
            <w:vMerge/>
            <w:vAlign w:val="center"/>
          </w:tcPr>
          <w:p w14:paraId="4E594BB5" w14:textId="77777777" w:rsidR="00EE5A08" w:rsidRPr="00EE5A08" w:rsidRDefault="00EE5A08" w:rsidP="00EE5A08">
            <w:pPr>
              <w:pStyle w:val="tablecopy"/>
            </w:pPr>
          </w:p>
        </w:tc>
        <w:tc>
          <w:tcPr>
            <w:tcW w:w="0" w:type="auto"/>
            <w:vAlign w:val="center"/>
          </w:tcPr>
          <w:p w14:paraId="52BA3465" w14:textId="18C09E5E" w:rsidR="00EE5A08" w:rsidRPr="00EE5A08" w:rsidRDefault="00EE5A08" w:rsidP="00EE5A08">
            <w:pPr>
              <w:pStyle w:val="tablecopy"/>
              <w:bidi/>
            </w:pPr>
            <w:r w:rsidRPr="00EE5A08">
              <w:rPr>
                <w:rtl/>
              </w:rPr>
              <w:t>تور</w:t>
            </w:r>
            <w:r w:rsidRPr="00EE5A08">
              <w:rPr>
                <w:rFonts w:hint="cs"/>
                <w:rtl/>
              </w:rPr>
              <w:t>یسم</w:t>
            </w:r>
            <w:r w:rsidRPr="00EE5A08">
              <w:rPr>
                <w:rtl/>
              </w:rPr>
              <w:t xml:space="preserve"> س</w:t>
            </w:r>
            <w:r w:rsidRPr="00EE5A08">
              <w:rPr>
                <w:rFonts w:hint="cs"/>
                <w:rtl/>
              </w:rPr>
              <w:t>یستان</w:t>
            </w:r>
          </w:p>
        </w:tc>
        <w:tc>
          <w:tcPr>
            <w:tcW w:w="0" w:type="auto"/>
          </w:tcPr>
          <w:p w14:paraId="4C78F822" w14:textId="75D9A4CD" w:rsidR="00EE5A08" w:rsidRPr="00EE5A08" w:rsidRDefault="00EE5A08" w:rsidP="00EE5A08">
            <w:pPr>
              <w:rPr>
                <w:sz w:val="16"/>
                <w:szCs w:val="16"/>
              </w:rPr>
            </w:pPr>
            <w:proofErr w:type="spellStart"/>
            <w:r w:rsidRPr="00EE5A08">
              <w:rPr>
                <w:sz w:val="16"/>
                <w:szCs w:val="16"/>
              </w:rPr>
              <w:t>Sistan</w:t>
            </w:r>
            <w:proofErr w:type="spellEnd"/>
            <w:r w:rsidRPr="00EE5A08">
              <w:rPr>
                <w:sz w:val="16"/>
                <w:szCs w:val="16"/>
              </w:rPr>
              <w:t xml:space="preserve"> Tourism</w:t>
            </w:r>
          </w:p>
        </w:tc>
      </w:tr>
      <w:tr w:rsidR="00EE5A08" w:rsidRPr="00EE5A08" w14:paraId="6847276B" w14:textId="77777777" w:rsidTr="00221965">
        <w:trPr>
          <w:trHeight w:val="320"/>
          <w:jc w:val="center"/>
        </w:trPr>
        <w:tc>
          <w:tcPr>
            <w:tcW w:w="0" w:type="auto"/>
            <w:vMerge/>
            <w:vAlign w:val="center"/>
          </w:tcPr>
          <w:p w14:paraId="286EE650" w14:textId="77777777" w:rsidR="00EE5A08" w:rsidRPr="00EE5A08" w:rsidRDefault="00EE5A08" w:rsidP="00EE5A08">
            <w:pPr>
              <w:pStyle w:val="tablecopy"/>
            </w:pPr>
          </w:p>
        </w:tc>
        <w:tc>
          <w:tcPr>
            <w:tcW w:w="0" w:type="auto"/>
            <w:vAlign w:val="center"/>
          </w:tcPr>
          <w:p w14:paraId="41865039" w14:textId="526AC954" w:rsidR="00EE5A08" w:rsidRPr="00EE5A08" w:rsidRDefault="00EE5A08" w:rsidP="00EE5A08">
            <w:pPr>
              <w:pStyle w:val="tablecopy"/>
              <w:bidi/>
            </w:pPr>
            <w:r w:rsidRPr="00EE5A08">
              <w:rPr>
                <w:rtl/>
              </w:rPr>
              <w:t>در</w:t>
            </w:r>
            <w:r w:rsidRPr="00EE5A08">
              <w:rPr>
                <w:rFonts w:hint="cs"/>
                <w:rtl/>
              </w:rPr>
              <w:t>یاچه</w:t>
            </w:r>
            <w:r w:rsidRPr="00EE5A08">
              <w:rPr>
                <w:rtl/>
              </w:rPr>
              <w:t xml:space="preserve"> هامون ز</w:t>
            </w:r>
            <w:r w:rsidRPr="00EE5A08">
              <w:rPr>
                <w:rFonts w:hint="cs"/>
                <w:rtl/>
              </w:rPr>
              <w:t>یبا</w:t>
            </w:r>
          </w:p>
        </w:tc>
        <w:tc>
          <w:tcPr>
            <w:tcW w:w="0" w:type="auto"/>
          </w:tcPr>
          <w:p w14:paraId="58C06748" w14:textId="56ABB075" w:rsidR="00EE5A08" w:rsidRPr="00EE5A08" w:rsidRDefault="00EE5A08" w:rsidP="00EE5A08">
            <w:pPr>
              <w:rPr>
                <w:sz w:val="16"/>
                <w:szCs w:val="16"/>
              </w:rPr>
            </w:pPr>
            <w:r w:rsidRPr="00EE5A08">
              <w:rPr>
                <w:sz w:val="16"/>
                <w:szCs w:val="16"/>
              </w:rPr>
              <w:t xml:space="preserve">Beautiful </w:t>
            </w:r>
            <w:proofErr w:type="spellStart"/>
            <w:r w:rsidRPr="00EE5A08">
              <w:rPr>
                <w:sz w:val="16"/>
                <w:szCs w:val="16"/>
              </w:rPr>
              <w:t>Hamun</w:t>
            </w:r>
            <w:proofErr w:type="spellEnd"/>
            <w:r w:rsidRPr="00EE5A08">
              <w:rPr>
                <w:sz w:val="16"/>
                <w:szCs w:val="16"/>
              </w:rPr>
              <w:t xml:space="preserve"> Lake</w:t>
            </w:r>
          </w:p>
        </w:tc>
      </w:tr>
      <w:tr w:rsidR="00EE5A08" w:rsidRPr="00EE5A08" w14:paraId="41DB4E41" w14:textId="77777777" w:rsidTr="00221965">
        <w:trPr>
          <w:trHeight w:val="320"/>
          <w:jc w:val="center"/>
        </w:trPr>
        <w:tc>
          <w:tcPr>
            <w:tcW w:w="0" w:type="auto"/>
            <w:vMerge/>
            <w:vAlign w:val="center"/>
          </w:tcPr>
          <w:p w14:paraId="1192682D" w14:textId="77777777" w:rsidR="00EE5A08" w:rsidRPr="00EE5A08" w:rsidRDefault="00EE5A08" w:rsidP="00EE5A08">
            <w:pPr>
              <w:pStyle w:val="tablecopy"/>
            </w:pPr>
          </w:p>
        </w:tc>
        <w:tc>
          <w:tcPr>
            <w:tcW w:w="0" w:type="auto"/>
            <w:vAlign w:val="center"/>
          </w:tcPr>
          <w:p w14:paraId="38B34E94" w14:textId="3C973AB6" w:rsidR="00EE5A08" w:rsidRPr="00EE5A08" w:rsidRDefault="00EE5A08" w:rsidP="00EE5A08">
            <w:pPr>
              <w:pStyle w:val="tablecopy"/>
              <w:bidi/>
            </w:pPr>
            <w:r w:rsidRPr="00EE5A08">
              <w:rPr>
                <w:rtl/>
              </w:rPr>
              <w:t>هامون پر آب</w:t>
            </w:r>
          </w:p>
        </w:tc>
        <w:tc>
          <w:tcPr>
            <w:tcW w:w="0" w:type="auto"/>
          </w:tcPr>
          <w:p w14:paraId="51DA6180" w14:textId="558EB0DC" w:rsidR="00EE5A08" w:rsidRPr="00EE5A08" w:rsidRDefault="00EE5A08" w:rsidP="00EE5A08">
            <w:pPr>
              <w:rPr>
                <w:sz w:val="16"/>
                <w:szCs w:val="16"/>
              </w:rPr>
            </w:pPr>
            <w:r w:rsidRPr="00EE5A08">
              <w:rPr>
                <w:sz w:val="16"/>
                <w:szCs w:val="16"/>
              </w:rPr>
              <w:t xml:space="preserve">Full-of-water </w:t>
            </w:r>
            <w:proofErr w:type="spellStart"/>
            <w:r w:rsidRPr="00EE5A08">
              <w:rPr>
                <w:sz w:val="16"/>
                <w:szCs w:val="16"/>
              </w:rPr>
              <w:t>Hamun</w:t>
            </w:r>
            <w:proofErr w:type="spellEnd"/>
            <w:r w:rsidRPr="00EE5A08">
              <w:rPr>
                <w:sz w:val="16"/>
                <w:szCs w:val="16"/>
              </w:rPr>
              <w:t xml:space="preserve"> </w:t>
            </w:r>
          </w:p>
        </w:tc>
      </w:tr>
      <w:tr w:rsidR="00EE5A08" w:rsidRPr="00EE5A08" w14:paraId="6A1C1864" w14:textId="77777777" w:rsidTr="00221965">
        <w:trPr>
          <w:trHeight w:val="320"/>
          <w:jc w:val="center"/>
        </w:trPr>
        <w:tc>
          <w:tcPr>
            <w:tcW w:w="0" w:type="auto"/>
            <w:vMerge w:val="restart"/>
            <w:vAlign w:val="center"/>
          </w:tcPr>
          <w:p w14:paraId="306208A3" w14:textId="74E373BF" w:rsidR="00EE5A08" w:rsidRPr="00EE5A08" w:rsidRDefault="00EE5A08" w:rsidP="00EE5A08">
            <w:pPr>
              <w:pStyle w:val="tablecopy"/>
            </w:pPr>
            <w:r w:rsidRPr="00EE5A08">
              <w:t>D-</w:t>
            </w:r>
          </w:p>
        </w:tc>
        <w:tc>
          <w:tcPr>
            <w:tcW w:w="0" w:type="auto"/>
            <w:vAlign w:val="center"/>
          </w:tcPr>
          <w:p w14:paraId="3BF2246A" w14:textId="630BC9F7" w:rsidR="00EE5A08" w:rsidRPr="00EE5A08" w:rsidRDefault="00EE5A08" w:rsidP="00EE5A08">
            <w:pPr>
              <w:pStyle w:val="tablecopy"/>
              <w:bidi/>
            </w:pPr>
            <w:r w:rsidRPr="00EE5A08">
              <w:rPr>
                <w:rtl/>
              </w:rPr>
              <w:t>تشنگ</w:t>
            </w:r>
            <w:r w:rsidRPr="00EE5A08">
              <w:rPr>
                <w:rFonts w:hint="cs"/>
                <w:rtl/>
              </w:rPr>
              <w:t>ی</w:t>
            </w:r>
            <w:r w:rsidRPr="00EE5A08">
              <w:rPr>
                <w:rtl/>
              </w:rPr>
              <w:t xml:space="preserve"> در</w:t>
            </w:r>
            <w:r w:rsidRPr="00EE5A08">
              <w:rPr>
                <w:rFonts w:hint="cs"/>
                <w:rtl/>
              </w:rPr>
              <w:t>یاچه</w:t>
            </w:r>
            <w:r w:rsidRPr="00EE5A08">
              <w:rPr>
                <w:rtl/>
              </w:rPr>
              <w:t xml:space="preserve"> هامون </w:t>
            </w:r>
          </w:p>
        </w:tc>
        <w:tc>
          <w:tcPr>
            <w:tcW w:w="0" w:type="auto"/>
          </w:tcPr>
          <w:p w14:paraId="536BD01F" w14:textId="531A19BB" w:rsidR="00EE5A08" w:rsidRPr="00EE5A08" w:rsidRDefault="00EE5A08" w:rsidP="00EE5A08">
            <w:pPr>
              <w:rPr>
                <w:sz w:val="16"/>
                <w:szCs w:val="16"/>
              </w:rPr>
            </w:pPr>
            <w:r w:rsidRPr="00EE5A08">
              <w:rPr>
                <w:sz w:val="16"/>
                <w:szCs w:val="16"/>
              </w:rPr>
              <w:t xml:space="preserve">Thirsty </w:t>
            </w:r>
            <w:proofErr w:type="spellStart"/>
            <w:r w:rsidRPr="00EE5A08">
              <w:rPr>
                <w:sz w:val="16"/>
                <w:szCs w:val="16"/>
              </w:rPr>
              <w:t>Hamun</w:t>
            </w:r>
            <w:proofErr w:type="spellEnd"/>
          </w:p>
        </w:tc>
      </w:tr>
      <w:tr w:rsidR="00EE5A08" w:rsidRPr="00EE5A08" w14:paraId="10C15177" w14:textId="77777777" w:rsidTr="00221965">
        <w:trPr>
          <w:trHeight w:val="320"/>
          <w:jc w:val="center"/>
        </w:trPr>
        <w:tc>
          <w:tcPr>
            <w:tcW w:w="0" w:type="auto"/>
            <w:vMerge/>
            <w:vAlign w:val="center"/>
          </w:tcPr>
          <w:p w14:paraId="6B1949E0" w14:textId="77777777" w:rsidR="00EE5A08" w:rsidRPr="00EE5A08" w:rsidRDefault="00EE5A08" w:rsidP="00EE5A08">
            <w:pPr>
              <w:pStyle w:val="tablecopy"/>
            </w:pPr>
          </w:p>
        </w:tc>
        <w:tc>
          <w:tcPr>
            <w:tcW w:w="0" w:type="auto"/>
            <w:vAlign w:val="center"/>
          </w:tcPr>
          <w:p w14:paraId="4433F3F6" w14:textId="355DBE1C" w:rsidR="00EE5A08" w:rsidRPr="00EE5A08" w:rsidRDefault="00EE5A08" w:rsidP="00EE5A08">
            <w:pPr>
              <w:pStyle w:val="tablecopy"/>
              <w:bidi/>
            </w:pPr>
            <w:r w:rsidRPr="00EE5A08">
              <w:rPr>
                <w:rtl/>
              </w:rPr>
              <w:t xml:space="preserve">گرد و </w:t>
            </w:r>
            <w:r w:rsidRPr="00EE5A08">
              <w:rPr>
                <w:rFonts w:hint="cs"/>
                <w:rtl/>
              </w:rPr>
              <w:t>غ</w:t>
            </w:r>
            <w:r w:rsidRPr="00EE5A08">
              <w:rPr>
                <w:rtl/>
              </w:rPr>
              <w:t>بار زابل</w:t>
            </w:r>
          </w:p>
        </w:tc>
        <w:tc>
          <w:tcPr>
            <w:tcW w:w="0" w:type="auto"/>
          </w:tcPr>
          <w:p w14:paraId="1822F944" w14:textId="73C8773B" w:rsidR="00EE5A08" w:rsidRPr="00EE5A08" w:rsidRDefault="00EE5A08" w:rsidP="00EE5A08">
            <w:pPr>
              <w:rPr>
                <w:sz w:val="16"/>
                <w:szCs w:val="16"/>
              </w:rPr>
            </w:pPr>
            <w:r w:rsidRPr="00EE5A08">
              <w:rPr>
                <w:sz w:val="16"/>
                <w:szCs w:val="16"/>
              </w:rPr>
              <w:t xml:space="preserve">Dust in </w:t>
            </w:r>
            <w:proofErr w:type="spellStart"/>
            <w:r w:rsidRPr="00EE5A08">
              <w:rPr>
                <w:sz w:val="16"/>
                <w:szCs w:val="16"/>
              </w:rPr>
              <w:t>Zabol</w:t>
            </w:r>
            <w:proofErr w:type="spellEnd"/>
          </w:p>
        </w:tc>
      </w:tr>
      <w:tr w:rsidR="00EE5A08" w:rsidRPr="00EE5A08" w14:paraId="2605FCF9" w14:textId="77777777" w:rsidTr="00221965">
        <w:trPr>
          <w:trHeight w:val="320"/>
          <w:jc w:val="center"/>
        </w:trPr>
        <w:tc>
          <w:tcPr>
            <w:tcW w:w="0" w:type="auto"/>
            <w:vMerge/>
            <w:vAlign w:val="center"/>
          </w:tcPr>
          <w:p w14:paraId="7B18F83E" w14:textId="77777777" w:rsidR="00EE5A08" w:rsidRPr="00EE5A08" w:rsidRDefault="00EE5A08" w:rsidP="00EE5A08">
            <w:pPr>
              <w:pStyle w:val="tablecopy"/>
            </w:pPr>
          </w:p>
        </w:tc>
        <w:tc>
          <w:tcPr>
            <w:tcW w:w="0" w:type="auto"/>
            <w:vAlign w:val="center"/>
          </w:tcPr>
          <w:p w14:paraId="07F8613B" w14:textId="02AE634C" w:rsidR="00EE5A08" w:rsidRPr="00EE5A08" w:rsidRDefault="00EE5A08" w:rsidP="00EE5A08">
            <w:pPr>
              <w:pStyle w:val="tablecopy"/>
              <w:bidi/>
            </w:pPr>
            <w:r w:rsidRPr="00EE5A08">
              <w:rPr>
                <w:rtl/>
              </w:rPr>
              <w:t>ب</w:t>
            </w:r>
            <w:r w:rsidRPr="00EE5A08">
              <w:rPr>
                <w:rFonts w:hint="cs"/>
                <w:rtl/>
              </w:rPr>
              <w:t>یکاری</w:t>
            </w:r>
            <w:r w:rsidRPr="00EE5A08">
              <w:rPr>
                <w:rtl/>
              </w:rPr>
              <w:t xml:space="preserve"> س</w:t>
            </w:r>
            <w:r w:rsidRPr="00EE5A08">
              <w:rPr>
                <w:rFonts w:hint="cs"/>
                <w:rtl/>
              </w:rPr>
              <w:t>یستان</w:t>
            </w:r>
          </w:p>
        </w:tc>
        <w:tc>
          <w:tcPr>
            <w:tcW w:w="0" w:type="auto"/>
          </w:tcPr>
          <w:p w14:paraId="5EB6CDE7" w14:textId="61D6C153" w:rsidR="00EE5A08" w:rsidRPr="00EE5A08" w:rsidRDefault="00EE5A08" w:rsidP="00EE5A08">
            <w:pPr>
              <w:rPr>
                <w:sz w:val="16"/>
                <w:szCs w:val="16"/>
              </w:rPr>
            </w:pPr>
            <w:proofErr w:type="spellStart"/>
            <w:r w:rsidRPr="00EE5A08">
              <w:rPr>
                <w:sz w:val="16"/>
                <w:szCs w:val="16"/>
              </w:rPr>
              <w:t>Sistan</w:t>
            </w:r>
            <w:proofErr w:type="spellEnd"/>
            <w:r w:rsidRPr="00EE5A08">
              <w:rPr>
                <w:sz w:val="16"/>
                <w:szCs w:val="16"/>
              </w:rPr>
              <w:t xml:space="preserve"> unemployment</w:t>
            </w:r>
          </w:p>
        </w:tc>
      </w:tr>
      <w:tr w:rsidR="00EE5A08" w:rsidRPr="00EE5A08" w14:paraId="0BB6C5BC" w14:textId="77777777" w:rsidTr="00221965">
        <w:trPr>
          <w:trHeight w:val="320"/>
          <w:jc w:val="center"/>
        </w:trPr>
        <w:tc>
          <w:tcPr>
            <w:tcW w:w="0" w:type="auto"/>
            <w:vMerge/>
            <w:vAlign w:val="center"/>
          </w:tcPr>
          <w:p w14:paraId="70B50C39" w14:textId="77777777" w:rsidR="00EE5A08" w:rsidRPr="00EE5A08" w:rsidRDefault="00EE5A08" w:rsidP="00EE5A08">
            <w:pPr>
              <w:pStyle w:val="tablecopy"/>
            </w:pPr>
          </w:p>
        </w:tc>
        <w:tc>
          <w:tcPr>
            <w:tcW w:w="0" w:type="auto"/>
            <w:vAlign w:val="center"/>
          </w:tcPr>
          <w:p w14:paraId="6CA2EA5B" w14:textId="3E451597" w:rsidR="00EE5A08" w:rsidRPr="00EE5A08" w:rsidRDefault="00EE5A08" w:rsidP="00EE5A08">
            <w:pPr>
              <w:pStyle w:val="tablecopy"/>
              <w:bidi/>
            </w:pPr>
            <w:r w:rsidRPr="00EE5A08">
              <w:rPr>
                <w:rtl/>
              </w:rPr>
              <w:t>خشکسال</w:t>
            </w:r>
            <w:r w:rsidRPr="00EE5A08">
              <w:rPr>
                <w:rFonts w:hint="cs"/>
                <w:rtl/>
              </w:rPr>
              <w:t>ی</w:t>
            </w:r>
            <w:r w:rsidRPr="00EE5A08">
              <w:rPr>
                <w:rtl/>
              </w:rPr>
              <w:t xml:space="preserve"> س</w:t>
            </w:r>
            <w:r w:rsidRPr="00EE5A08">
              <w:rPr>
                <w:rFonts w:hint="cs"/>
                <w:rtl/>
              </w:rPr>
              <w:t>یستان</w:t>
            </w:r>
          </w:p>
        </w:tc>
        <w:tc>
          <w:tcPr>
            <w:tcW w:w="0" w:type="auto"/>
          </w:tcPr>
          <w:p w14:paraId="41058471" w14:textId="06C368DE" w:rsidR="00EE5A08" w:rsidRPr="00EE5A08" w:rsidRDefault="00EE5A08" w:rsidP="00EE5A08">
            <w:pPr>
              <w:rPr>
                <w:sz w:val="16"/>
                <w:szCs w:val="16"/>
              </w:rPr>
            </w:pPr>
            <w:proofErr w:type="spellStart"/>
            <w:r w:rsidRPr="00EE5A08">
              <w:rPr>
                <w:sz w:val="16"/>
                <w:szCs w:val="16"/>
              </w:rPr>
              <w:t>Sistan</w:t>
            </w:r>
            <w:proofErr w:type="spellEnd"/>
            <w:r w:rsidRPr="00EE5A08">
              <w:rPr>
                <w:sz w:val="16"/>
                <w:szCs w:val="16"/>
              </w:rPr>
              <w:t xml:space="preserve"> drought</w:t>
            </w:r>
          </w:p>
        </w:tc>
      </w:tr>
      <w:tr w:rsidR="00EE5A08" w:rsidRPr="00EE5A08" w14:paraId="1F8CD4E8" w14:textId="77777777" w:rsidTr="00221965">
        <w:trPr>
          <w:trHeight w:val="320"/>
          <w:jc w:val="center"/>
        </w:trPr>
        <w:tc>
          <w:tcPr>
            <w:tcW w:w="0" w:type="auto"/>
            <w:vMerge/>
            <w:vAlign w:val="center"/>
          </w:tcPr>
          <w:p w14:paraId="2B612BF1" w14:textId="77777777" w:rsidR="00EE5A08" w:rsidRPr="00EE5A08" w:rsidRDefault="00EE5A08" w:rsidP="00EE5A08">
            <w:pPr>
              <w:pStyle w:val="tablecopy"/>
            </w:pPr>
          </w:p>
        </w:tc>
        <w:tc>
          <w:tcPr>
            <w:tcW w:w="0" w:type="auto"/>
            <w:vAlign w:val="center"/>
          </w:tcPr>
          <w:p w14:paraId="49DF7891" w14:textId="048E1A7D" w:rsidR="00EE5A08" w:rsidRPr="00EE5A08" w:rsidRDefault="00EE5A08" w:rsidP="00EE5A08">
            <w:pPr>
              <w:pStyle w:val="tablecopy"/>
              <w:bidi/>
              <w:rPr>
                <w:rtl/>
              </w:rPr>
            </w:pPr>
            <w:r w:rsidRPr="00EE5A08">
              <w:rPr>
                <w:rtl/>
              </w:rPr>
              <w:t>تشنگ</w:t>
            </w:r>
            <w:r w:rsidRPr="00EE5A08">
              <w:rPr>
                <w:rFonts w:hint="cs"/>
                <w:rtl/>
              </w:rPr>
              <w:t>ی</w:t>
            </w:r>
            <w:r w:rsidRPr="00EE5A08">
              <w:rPr>
                <w:rtl/>
              </w:rPr>
              <w:t xml:space="preserve"> س</w:t>
            </w:r>
            <w:r w:rsidRPr="00EE5A08">
              <w:rPr>
                <w:rFonts w:hint="cs"/>
                <w:rtl/>
              </w:rPr>
              <w:t>یستان</w:t>
            </w:r>
          </w:p>
        </w:tc>
        <w:tc>
          <w:tcPr>
            <w:tcW w:w="0" w:type="auto"/>
          </w:tcPr>
          <w:p w14:paraId="1D213F79" w14:textId="6CBBC87F" w:rsidR="00EE5A08" w:rsidRPr="00EE5A08" w:rsidRDefault="00EE5A08" w:rsidP="00EE5A08">
            <w:pPr>
              <w:rPr>
                <w:sz w:val="16"/>
                <w:szCs w:val="16"/>
              </w:rPr>
            </w:pPr>
            <w:r w:rsidRPr="00EE5A08">
              <w:rPr>
                <w:sz w:val="16"/>
                <w:szCs w:val="16"/>
              </w:rPr>
              <w:t xml:space="preserve">Thirsty </w:t>
            </w:r>
            <w:proofErr w:type="spellStart"/>
            <w:r w:rsidRPr="00EE5A08">
              <w:rPr>
                <w:sz w:val="16"/>
                <w:szCs w:val="16"/>
              </w:rPr>
              <w:t>Sistan</w:t>
            </w:r>
            <w:proofErr w:type="spellEnd"/>
            <w:r w:rsidRPr="00EE5A08">
              <w:rPr>
                <w:sz w:val="16"/>
                <w:szCs w:val="16"/>
              </w:rPr>
              <w:t xml:space="preserve"> </w:t>
            </w:r>
          </w:p>
        </w:tc>
      </w:tr>
      <w:tr w:rsidR="00EE5A08" w:rsidRPr="00EE5A08" w14:paraId="576B5635" w14:textId="77777777" w:rsidTr="00221965">
        <w:trPr>
          <w:trHeight w:val="320"/>
          <w:jc w:val="center"/>
        </w:trPr>
        <w:tc>
          <w:tcPr>
            <w:tcW w:w="0" w:type="auto"/>
            <w:vMerge/>
            <w:vAlign w:val="center"/>
          </w:tcPr>
          <w:p w14:paraId="22009D3F" w14:textId="77777777" w:rsidR="00EE5A08" w:rsidRPr="00EE5A08" w:rsidRDefault="00EE5A08" w:rsidP="00EE5A08">
            <w:pPr>
              <w:pStyle w:val="tablecopy"/>
            </w:pPr>
          </w:p>
        </w:tc>
        <w:tc>
          <w:tcPr>
            <w:tcW w:w="0" w:type="auto"/>
            <w:vAlign w:val="center"/>
          </w:tcPr>
          <w:p w14:paraId="0C9D3143" w14:textId="49900E5C" w:rsidR="00EE5A08" w:rsidRPr="00EE5A08" w:rsidRDefault="00EE5A08" w:rsidP="00EE5A08">
            <w:pPr>
              <w:pStyle w:val="tablecopy"/>
              <w:bidi/>
              <w:rPr>
                <w:rtl/>
              </w:rPr>
            </w:pPr>
            <w:r w:rsidRPr="00EE5A08">
              <w:rPr>
                <w:rtl/>
              </w:rPr>
              <w:t>تشنگ</w:t>
            </w:r>
            <w:r w:rsidRPr="00EE5A08">
              <w:rPr>
                <w:rFonts w:hint="cs"/>
                <w:rtl/>
              </w:rPr>
              <w:t>ی</w:t>
            </w:r>
            <w:r w:rsidRPr="00EE5A08">
              <w:rPr>
                <w:rtl/>
              </w:rPr>
              <w:t xml:space="preserve"> زابل</w:t>
            </w:r>
          </w:p>
        </w:tc>
        <w:tc>
          <w:tcPr>
            <w:tcW w:w="0" w:type="auto"/>
          </w:tcPr>
          <w:p w14:paraId="057793BC" w14:textId="6E0F1B3E" w:rsidR="00EE5A08" w:rsidRPr="00EE5A08" w:rsidRDefault="00EE5A08" w:rsidP="00EE5A08">
            <w:pPr>
              <w:rPr>
                <w:sz w:val="16"/>
                <w:szCs w:val="16"/>
              </w:rPr>
            </w:pPr>
            <w:r w:rsidRPr="00EE5A08">
              <w:rPr>
                <w:sz w:val="16"/>
                <w:szCs w:val="16"/>
              </w:rPr>
              <w:t xml:space="preserve">Thirsty </w:t>
            </w:r>
            <w:proofErr w:type="spellStart"/>
            <w:r w:rsidRPr="00EE5A08">
              <w:rPr>
                <w:sz w:val="16"/>
                <w:szCs w:val="16"/>
              </w:rPr>
              <w:t>Zabol</w:t>
            </w:r>
            <w:proofErr w:type="spellEnd"/>
            <w:r w:rsidRPr="00EE5A08">
              <w:rPr>
                <w:sz w:val="16"/>
                <w:szCs w:val="16"/>
              </w:rPr>
              <w:t xml:space="preserve"> </w:t>
            </w:r>
          </w:p>
        </w:tc>
      </w:tr>
    </w:tbl>
    <w:p w14:paraId="55A72A62" w14:textId="5FD11332" w:rsidR="003D67AD" w:rsidRDefault="003D67AD" w:rsidP="00805B81"/>
    <w:p w14:paraId="72DA4C7D" w14:textId="77777777" w:rsidR="003D67AD" w:rsidRDefault="003D67AD">
      <w:pPr>
        <w:jc w:val="left"/>
      </w:pPr>
      <w:r>
        <w:br w:type="page"/>
      </w:r>
    </w:p>
    <w:tbl>
      <w:tblPr>
        <w:tblStyle w:val="TableGrid"/>
        <w:tblW w:w="10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5055"/>
      </w:tblGrid>
      <w:tr w:rsidR="003D67AD" w14:paraId="79DAB07E" w14:textId="77777777" w:rsidTr="00640E54">
        <w:tc>
          <w:tcPr>
            <w:tcW w:w="5055" w:type="dxa"/>
          </w:tcPr>
          <w:p w14:paraId="3BB543C2" w14:textId="77777777" w:rsidR="003D67AD" w:rsidRDefault="003D67AD" w:rsidP="00640E54">
            <w:r>
              <w:lastRenderedPageBreak/>
              <w:t>(a)</w:t>
            </w:r>
          </w:p>
          <w:p w14:paraId="33F53621" w14:textId="77777777" w:rsidR="003D67AD" w:rsidRDefault="003D67AD" w:rsidP="00640E54">
            <w:r w:rsidRPr="00DE20CB">
              <w:rPr>
                <w:noProof/>
              </w:rPr>
              <w:drawing>
                <wp:inline distT="0" distB="0" distL="0" distR="0" wp14:anchorId="55B1C9E2" wp14:editId="209AC389">
                  <wp:extent cx="2880000" cy="2010750"/>
                  <wp:effectExtent l="0" t="0" r="0" b="8890"/>
                  <wp:docPr id="14339" name="Picture 2">
                    <a:extLst xmlns:a="http://schemas.openxmlformats.org/drawingml/2006/main">
                      <a:ext uri="{FF2B5EF4-FFF2-40B4-BE49-F238E27FC236}">
                        <a16:creationId xmlns:a16="http://schemas.microsoft.com/office/drawing/2014/main" id="{B64D86E5-D6D4-4A0D-AF48-71336CDF0F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9" name="Picture 2">
                            <a:extLst>
                              <a:ext uri="{FF2B5EF4-FFF2-40B4-BE49-F238E27FC236}">
                                <a16:creationId xmlns:a16="http://schemas.microsoft.com/office/drawing/2014/main" id="{B64D86E5-D6D4-4A0D-AF48-71336CDF0F27}"/>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b="6905"/>
                          <a:stretch>
                            <a:fillRect/>
                          </a:stretch>
                        </pic:blipFill>
                        <pic:spPr bwMode="auto">
                          <a:xfrm>
                            <a:off x="0" y="0"/>
                            <a:ext cx="2880000" cy="2010750"/>
                          </a:xfrm>
                          <a:prstGeom prst="rect">
                            <a:avLst/>
                          </a:prstGeom>
                          <a:noFill/>
                          <a:ln>
                            <a:noFill/>
                          </a:ln>
                        </pic:spPr>
                      </pic:pic>
                    </a:graphicData>
                  </a:graphic>
                </wp:inline>
              </w:drawing>
            </w:r>
          </w:p>
        </w:tc>
        <w:tc>
          <w:tcPr>
            <w:tcW w:w="5055" w:type="dxa"/>
          </w:tcPr>
          <w:p w14:paraId="612A62DB" w14:textId="77777777" w:rsidR="003D67AD" w:rsidRDefault="003D67AD" w:rsidP="00640E54">
            <w:r>
              <w:t>(b)</w:t>
            </w:r>
          </w:p>
          <w:p w14:paraId="321F67B7" w14:textId="77777777" w:rsidR="003D67AD" w:rsidRDefault="003D67AD" w:rsidP="00640E54">
            <w:r w:rsidRPr="00DE20CB">
              <w:rPr>
                <w:noProof/>
              </w:rPr>
              <w:drawing>
                <wp:inline distT="0" distB="0" distL="0" distR="0" wp14:anchorId="6C4C2FD7" wp14:editId="41D4397A">
                  <wp:extent cx="2880000" cy="2141052"/>
                  <wp:effectExtent l="0" t="0" r="0" b="0"/>
                  <wp:docPr id="15363" name="Picture 4">
                    <a:extLst xmlns:a="http://schemas.openxmlformats.org/drawingml/2006/main">
                      <a:ext uri="{FF2B5EF4-FFF2-40B4-BE49-F238E27FC236}">
                        <a16:creationId xmlns:a16="http://schemas.microsoft.com/office/drawing/2014/main" id="{7E670B72-F0F9-43CF-86AB-019F1AB4CE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 name="Picture 4">
                            <a:extLst>
                              <a:ext uri="{FF2B5EF4-FFF2-40B4-BE49-F238E27FC236}">
                                <a16:creationId xmlns:a16="http://schemas.microsoft.com/office/drawing/2014/main" id="{7E670B72-F0F9-43CF-86AB-019F1AB4CE07}"/>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l="5000" b="5833"/>
                          <a:stretch>
                            <a:fillRect/>
                          </a:stretch>
                        </pic:blipFill>
                        <pic:spPr bwMode="auto">
                          <a:xfrm>
                            <a:off x="0" y="0"/>
                            <a:ext cx="2880000" cy="2141052"/>
                          </a:xfrm>
                          <a:prstGeom prst="rect">
                            <a:avLst/>
                          </a:prstGeom>
                          <a:noFill/>
                          <a:ln>
                            <a:noFill/>
                          </a:ln>
                        </pic:spPr>
                      </pic:pic>
                    </a:graphicData>
                  </a:graphic>
                </wp:inline>
              </w:drawing>
            </w:r>
          </w:p>
        </w:tc>
      </w:tr>
    </w:tbl>
    <w:p w14:paraId="35F42070" w14:textId="6662820A" w:rsidR="009303D9" w:rsidRPr="00F02E0F" w:rsidRDefault="001357DD" w:rsidP="00F02E0F">
      <w:pPr>
        <w:pStyle w:val="Caption"/>
      </w:pPr>
      <w:bookmarkStart w:id="4" w:name="_Ref56087388"/>
      <w:r w:rsidRPr="00F02E0F">
        <w:t xml:space="preserve">Figure </w:t>
      </w:r>
      <w:r w:rsidRPr="00F02E0F">
        <w:fldChar w:fldCharType="begin"/>
      </w:r>
      <w:r w:rsidRPr="00F02E0F">
        <w:instrText xml:space="preserve"> SEQ Figure \* ARABIC </w:instrText>
      </w:r>
      <w:r w:rsidRPr="00F02E0F">
        <w:fldChar w:fldCharType="separate"/>
      </w:r>
      <w:r w:rsidR="00306D70">
        <w:t>2</w:t>
      </w:r>
      <w:r w:rsidRPr="00F02E0F">
        <w:fldChar w:fldCharType="end"/>
      </w:r>
      <w:bookmarkEnd w:id="4"/>
      <w:r w:rsidRPr="00F02E0F">
        <w:t>.</w:t>
      </w:r>
      <w:r w:rsidR="00F02E0F" w:rsidRPr="00F02E0F">
        <w:t xml:space="preserve"> most common words in a) D</w:t>
      </w:r>
      <w:r w:rsidR="00F02E0F">
        <w:t>+ and b) D-</w:t>
      </w:r>
    </w:p>
    <w:p w14:paraId="6360E71E" w14:textId="178F5520" w:rsidR="00DE20CB" w:rsidRDefault="00DE20CB" w:rsidP="00805B81"/>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5"/>
        <w:gridCol w:w="5055"/>
      </w:tblGrid>
      <w:tr w:rsidR="00DE20CB" w14:paraId="133DF5C5" w14:textId="77777777" w:rsidTr="003D67AD">
        <w:tc>
          <w:tcPr>
            <w:tcW w:w="5055" w:type="dxa"/>
          </w:tcPr>
          <w:p w14:paraId="4EA5FE05" w14:textId="3F8B791B" w:rsidR="00DE20CB" w:rsidRDefault="00DE20CB" w:rsidP="00DE20CB">
            <w:r>
              <w:t>(a)</w:t>
            </w:r>
          </w:p>
          <w:p w14:paraId="5AF36A5A" w14:textId="111ADD3C" w:rsidR="00DE20CB" w:rsidRDefault="00DE20CB" w:rsidP="00DE20CB">
            <w:r w:rsidRPr="00DE20CB">
              <w:rPr>
                <w:noProof/>
              </w:rPr>
              <w:drawing>
                <wp:inline distT="0" distB="0" distL="0" distR="0" wp14:anchorId="2C786A38" wp14:editId="228FC1D5">
                  <wp:extent cx="2338388" cy="1646238"/>
                  <wp:effectExtent l="0" t="0" r="5080" b="0"/>
                  <wp:docPr id="16391" name="Picture 2">
                    <a:extLst xmlns:a="http://schemas.openxmlformats.org/drawingml/2006/main">
                      <a:ext uri="{FF2B5EF4-FFF2-40B4-BE49-F238E27FC236}">
                        <a16:creationId xmlns:a16="http://schemas.microsoft.com/office/drawing/2014/main" id="{2464A8EA-778B-4FB7-9E9F-EFF2994A87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 name="Picture 2">
                            <a:extLst>
                              <a:ext uri="{FF2B5EF4-FFF2-40B4-BE49-F238E27FC236}">
                                <a16:creationId xmlns:a16="http://schemas.microsoft.com/office/drawing/2014/main" id="{2464A8EA-778B-4FB7-9E9F-EFF2994A875E}"/>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b="6181"/>
                          <a:stretch>
                            <a:fillRect/>
                          </a:stretch>
                        </pic:blipFill>
                        <pic:spPr bwMode="auto">
                          <a:xfrm>
                            <a:off x="0" y="0"/>
                            <a:ext cx="2338388" cy="1646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055" w:type="dxa"/>
          </w:tcPr>
          <w:p w14:paraId="23C82D5E" w14:textId="397E02DD" w:rsidR="00DE20CB" w:rsidRDefault="00DE20CB" w:rsidP="00DE20CB">
            <w:r>
              <w:t>(b)</w:t>
            </w:r>
          </w:p>
          <w:p w14:paraId="4743E892" w14:textId="2EC8AB18" w:rsidR="00DE20CB" w:rsidRDefault="00CE17FC" w:rsidP="00DE20CB">
            <w:r w:rsidRPr="00DE20CB">
              <w:rPr>
                <w:noProof/>
              </w:rPr>
              <w:drawing>
                <wp:inline distT="0" distB="0" distL="0" distR="0" wp14:anchorId="3785E46A" wp14:editId="269891EC">
                  <wp:extent cx="2333625" cy="1646237"/>
                  <wp:effectExtent l="0" t="0" r="0" b="0"/>
                  <wp:docPr id="16389" name="Picture 12">
                    <a:extLst xmlns:a="http://schemas.openxmlformats.org/drawingml/2006/main">
                      <a:ext uri="{FF2B5EF4-FFF2-40B4-BE49-F238E27FC236}">
                        <a16:creationId xmlns:a16="http://schemas.microsoft.com/office/drawing/2014/main" id="{7F190CC7-C41A-4B0B-B48D-1952223597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 name="Picture 12">
                            <a:extLst>
                              <a:ext uri="{FF2B5EF4-FFF2-40B4-BE49-F238E27FC236}">
                                <a16:creationId xmlns:a16="http://schemas.microsoft.com/office/drawing/2014/main" id="{7F190CC7-C41A-4B0B-B48D-19522235972D}"/>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b="5960"/>
                          <a:stretch>
                            <a:fillRect/>
                          </a:stretch>
                        </pic:blipFill>
                        <pic:spPr bwMode="auto">
                          <a:xfrm>
                            <a:off x="0" y="0"/>
                            <a:ext cx="2333625" cy="16462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r>
      <w:tr w:rsidR="00DE20CB" w14:paraId="52EB3E82" w14:textId="77777777" w:rsidTr="003D67AD">
        <w:tc>
          <w:tcPr>
            <w:tcW w:w="5055" w:type="dxa"/>
          </w:tcPr>
          <w:p w14:paraId="1EFA2B23" w14:textId="77777777" w:rsidR="00DE20CB" w:rsidRDefault="00DE20CB" w:rsidP="00805B81">
            <w:r>
              <w:t>(c)</w:t>
            </w:r>
          </w:p>
          <w:p w14:paraId="4B0A3A0B" w14:textId="63587E26" w:rsidR="00DE20CB" w:rsidRDefault="00CE17FC" w:rsidP="00DE20CB">
            <w:r w:rsidRPr="00DE20CB">
              <w:rPr>
                <w:noProof/>
              </w:rPr>
              <w:drawing>
                <wp:inline distT="0" distB="0" distL="0" distR="0" wp14:anchorId="54EC6E1E" wp14:editId="0D494779">
                  <wp:extent cx="2322513" cy="1646238"/>
                  <wp:effectExtent l="0" t="0" r="1905" b="0"/>
                  <wp:docPr id="16392" name="Picture 4">
                    <a:extLst xmlns:a="http://schemas.openxmlformats.org/drawingml/2006/main">
                      <a:ext uri="{FF2B5EF4-FFF2-40B4-BE49-F238E27FC236}">
                        <a16:creationId xmlns:a16="http://schemas.microsoft.com/office/drawing/2014/main" id="{9E6A268F-CF49-4C9B-B34D-80DB4A9A87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2" name="Picture 4">
                            <a:extLst>
                              <a:ext uri="{FF2B5EF4-FFF2-40B4-BE49-F238E27FC236}">
                                <a16:creationId xmlns:a16="http://schemas.microsoft.com/office/drawing/2014/main" id="{9E6A268F-CF49-4C9B-B34D-80DB4A9A87A9}"/>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22513" cy="16462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c>
          <w:tcPr>
            <w:tcW w:w="5055" w:type="dxa"/>
          </w:tcPr>
          <w:p w14:paraId="40FBDC68" w14:textId="77777777" w:rsidR="00DE20CB" w:rsidRDefault="00DE20CB" w:rsidP="00805B81">
            <w:r>
              <w:t>(d)</w:t>
            </w:r>
          </w:p>
          <w:p w14:paraId="626189AB" w14:textId="43524C2C" w:rsidR="00DE20CB" w:rsidRDefault="00DE20CB" w:rsidP="00DE20CB">
            <w:r w:rsidRPr="00DE20CB">
              <w:rPr>
                <w:noProof/>
              </w:rPr>
              <w:drawing>
                <wp:inline distT="0" distB="0" distL="0" distR="0" wp14:anchorId="4741146B" wp14:editId="26B91DF2">
                  <wp:extent cx="2363788" cy="1646237"/>
                  <wp:effectExtent l="0" t="0" r="0" b="0"/>
                  <wp:docPr id="16390" name="Picture 18">
                    <a:extLst xmlns:a="http://schemas.openxmlformats.org/drawingml/2006/main">
                      <a:ext uri="{FF2B5EF4-FFF2-40B4-BE49-F238E27FC236}">
                        <a16:creationId xmlns:a16="http://schemas.microsoft.com/office/drawing/2014/main" id="{F7D08F16-BB1B-4D91-99FD-BAF0E782A9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0" name="Picture 18">
                            <a:extLst>
                              <a:ext uri="{FF2B5EF4-FFF2-40B4-BE49-F238E27FC236}">
                                <a16:creationId xmlns:a16="http://schemas.microsoft.com/office/drawing/2014/main" id="{F7D08F16-BB1B-4D91-99FD-BAF0E782A98B}"/>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b="7153"/>
                          <a:stretch>
                            <a:fillRect/>
                          </a:stretch>
                        </pic:blipFill>
                        <pic:spPr bwMode="auto">
                          <a:xfrm>
                            <a:off x="0" y="0"/>
                            <a:ext cx="2363788" cy="16462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c>
      </w:tr>
    </w:tbl>
    <w:p w14:paraId="70C15D53" w14:textId="557A307D" w:rsidR="00DE20CB" w:rsidRDefault="001357DD" w:rsidP="00F02E0F">
      <w:pPr>
        <w:pStyle w:val="Caption"/>
      </w:pPr>
      <w:bookmarkStart w:id="5" w:name="_Ref56087452"/>
      <w:r w:rsidRPr="00147A6E">
        <w:t xml:space="preserve">Figure </w:t>
      </w:r>
      <w:r w:rsidRPr="00147A6E">
        <w:fldChar w:fldCharType="begin"/>
      </w:r>
      <w:r w:rsidRPr="00147A6E">
        <w:instrText xml:space="preserve"> SEQ Figure \* ARABIC </w:instrText>
      </w:r>
      <w:r w:rsidRPr="00147A6E">
        <w:fldChar w:fldCharType="separate"/>
      </w:r>
      <w:r w:rsidR="00306D70">
        <w:t>3</w:t>
      </w:r>
      <w:r w:rsidRPr="00147A6E">
        <w:fldChar w:fldCharType="end"/>
      </w:r>
      <w:bookmarkEnd w:id="5"/>
      <w:r w:rsidRPr="00147A6E">
        <w:t>.</w:t>
      </w:r>
      <w:r w:rsidR="00F02E0F">
        <w:t xml:space="preserve"> Most common nouns in a) D+</w:t>
      </w:r>
      <w:r w:rsidR="00CE17FC">
        <w:t xml:space="preserve"> and b) d- with most common verbs in c) d+ and d) d-</w:t>
      </w:r>
    </w:p>
    <w:p w14:paraId="65B87CD7" w14:textId="719A33E5" w:rsidR="00DE20CB" w:rsidRDefault="00DE20CB">
      <w:pPr>
        <w:jc w:val="left"/>
      </w:pPr>
      <w:r>
        <w:br w:type="page"/>
      </w:r>
    </w:p>
    <w:tbl>
      <w:tblPr>
        <w:tblStyle w:val="TableGrid"/>
        <w:tblW w:w="10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6"/>
        <w:gridCol w:w="5376"/>
      </w:tblGrid>
      <w:tr w:rsidR="003D67AD" w14:paraId="135E46AB" w14:textId="77777777" w:rsidTr="003D67AD">
        <w:trPr>
          <w:jc w:val="center"/>
        </w:trPr>
        <w:tc>
          <w:tcPr>
            <w:tcW w:w="0" w:type="dxa"/>
          </w:tcPr>
          <w:p w14:paraId="1D37BDB7" w14:textId="77777777" w:rsidR="003D67AD" w:rsidRDefault="003D67AD" w:rsidP="00DE20CB">
            <w:r>
              <w:lastRenderedPageBreak/>
              <w:t>(a)</w:t>
            </w:r>
          </w:p>
          <w:p w14:paraId="37A91F5B" w14:textId="7E75DB16" w:rsidR="003D67AD" w:rsidRDefault="003D67AD" w:rsidP="00DE20CB">
            <w:r w:rsidRPr="00DE20CB">
              <w:rPr>
                <w:noProof/>
              </w:rPr>
              <w:drawing>
                <wp:inline distT="0" distB="0" distL="0" distR="0" wp14:anchorId="0A62D162" wp14:editId="2F8C6533">
                  <wp:extent cx="3240000" cy="3240000"/>
                  <wp:effectExtent l="19050" t="19050" r="17780" b="17780"/>
                  <wp:docPr id="17411" name="Picture 2">
                    <a:extLst xmlns:a="http://schemas.openxmlformats.org/drawingml/2006/main">
                      <a:ext uri="{FF2B5EF4-FFF2-40B4-BE49-F238E27FC236}">
                        <a16:creationId xmlns:a16="http://schemas.microsoft.com/office/drawing/2014/main" id="{D4B5ACA0-EAFC-4FA3-80B6-6C0275ECC5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 name="Picture 2">
                            <a:extLst>
                              <a:ext uri="{FF2B5EF4-FFF2-40B4-BE49-F238E27FC236}">
                                <a16:creationId xmlns:a16="http://schemas.microsoft.com/office/drawing/2014/main" id="{D4B5ACA0-EAFC-4FA3-80B6-6C0275ECC577}"/>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solidFill>
                              <a:schemeClr val="tx1"/>
                            </a:solidFill>
                          </a:ln>
                        </pic:spPr>
                      </pic:pic>
                    </a:graphicData>
                  </a:graphic>
                </wp:inline>
              </w:drawing>
            </w:r>
          </w:p>
        </w:tc>
        <w:tc>
          <w:tcPr>
            <w:tcW w:w="5288" w:type="dxa"/>
          </w:tcPr>
          <w:p w14:paraId="49A91C8A" w14:textId="77777777" w:rsidR="003D67AD" w:rsidRDefault="003D67AD" w:rsidP="00DE20CB">
            <w:r>
              <w:t>(b)</w:t>
            </w:r>
          </w:p>
          <w:p w14:paraId="6E24C31E" w14:textId="77B8BB03" w:rsidR="003D67AD" w:rsidRDefault="003D67AD" w:rsidP="00DE20CB">
            <w:r w:rsidRPr="001357DD">
              <w:rPr>
                <w:noProof/>
              </w:rPr>
              <w:drawing>
                <wp:inline distT="0" distB="0" distL="0" distR="0" wp14:anchorId="04EB5CFA" wp14:editId="4FC2C0B6">
                  <wp:extent cx="3240000" cy="3240000"/>
                  <wp:effectExtent l="19050" t="19050" r="17780" b="17780"/>
                  <wp:docPr id="18435" name="Picture 2">
                    <a:extLst xmlns:a="http://schemas.openxmlformats.org/drawingml/2006/main">
                      <a:ext uri="{FF2B5EF4-FFF2-40B4-BE49-F238E27FC236}">
                        <a16:creationId xmlns:a16="http://schemas.microsoft.com/office/drawing/2014/main" id="{245C77C9-5F3A-44A1-8900-421F5E4FC7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 name="Picture 2">
                            <a:extLst>
                              <a:ext uri="{FF2B5EF4-FFF2-40B4-BE49-F238E27FC236}">
                                <a16:creationId xmlns:a16="http://schemas.microsoft.com/office/drawing/2014/main" id="{245C77C9-5F3A-44A1-8900-421F5E4FC774}"/>
                              </a:ext>
                            </a:extLs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40000" cy="3240000"/>
                          </a:xfrm>
                          <a:prstGeom prst="rect">
                            <a:avLst/>
                          </a:prstGeom>
                          <a:noFill/>
                          <a:ln>
                            <a:solidFill>
                              <a:schemeClr val="tx1"/>
                            </a:solidFill>
                          </a:ln>
                        </pic:spPr>
                      </pic:pic>
                    </a:graphicData>
                  </a:graphic>
                </wp:inline>
              </w:drawing>
            </w:r>
          </w:p>
        </w:tc>
      </w:tr>
    </w:tbl>
    <w:p w14:paraId="1EB711C1" w14:textId="0E620904" w:rsidR="001357DD" w:rsidRDefault="001357DD" w:rsidP="00F02E0F">
      <w:pPr>
        <w:pStyle w:val="Caption"/>
      </w:pPr>
      <w:bookmarkStart w:id="6" w:name="_Ref56087490"/>
      <w:r w:rsidRPr="00147A6E">
        <w:t xml:space="preserve">Figure </w:t>
      </w:r>
      <w:r w:rsidRPr="00147A6E">
        <w:fldChar w:fldCharType="begin"/>
      </w:r>
      <w:r w:rsidRPr="00147A6E">
        <w:instrText xml:space="preserve"> SEQ Figure \* ARABIC </w:instrText>
      </w:r>
      <w:r w:rsidRPr="00147A6E">
        <w:fldChar w:fldCharType="separate"/>
      </w:r>
      <w:r w:rsidR="00306D70">
        <w:t>4</w:t>
      </w:r>
      <w:r w:rsidRPr="00147A6E">
        <w:fldChar w:fldCharType="end"/>
      </w:r>
      <w:bookmarkEnd w:id="6"/>
      <w:r w:rsidRPr="00147A6E">
        <w:t>.</w:t>
      </w:r>
      <w:r w:rsidR="00CE17FC">
        <w:t xml:space="preserve"> output of word cloud for a) D+ and b) D-</w:t>
      </w:r>
    </w:p>
    <w:p w14:paraId="51795904" w14:textId="5406A180" w:rsidR="001357DD" w:rsidRDefault="001357DD" w:rsidP="00F02E0F">
      <w:pPr>
        <w:pStyle w:val="Caption"/>
      </w:pPr>
      <w:bookmarkStart w:id="7" w:name="_Ref56087526"/>
      <w:r>
        <w:t xml:space="preserve">Table </w:t>
      </w:r>
      <w:r>
        <w:fldChar w:fldCharType="begin"/>
      </w:r>
      <w:r>
        <w:instrText xml:space="preserve"> SEQ Table \* ARABIC </w:instrText>
      </w:r>
      <w:r>
        <w:fldChar w:fldCharType="separate"/>
      </w:r>
      <w:r w:rsidR="00306D70">
        <w:t>2</w:t>
      </w:r>
      <w:r>
        <w:fldChar w:fldCharType="end"/>
      </w:r>
      <w:bookmarkEnd w:id="7"/>
      <w:r>
        <w:t>.</w:t>
      </w:r>
      <w:r w:rsidR="00CE17FC">
        <w:t xml:space="preserve"> </w:t>
      </w:r>
      <w:r w:rsidR="00CE17FC" w:rsidRPr="00CE17FC">
        <w:t>WebJaccard coefﬁcient (WJ)</w:t>
      </w:r>
      <w:r w:rsidR="00CE17FC">
        <w:t xml:space="preserve"> for various queries </w:t>
      </w:r>
    </w:p>
    <w:tbl>
      <w:tblPr>
        <w:tblStyle w:val="PlainTable5"/>
        <w:tblW w:w="0" w:type="auto"/>
        <w:jc w:val="center"/>
        <w:tblLook w:val="0420" w:firstRow="1" w:lastRow="0" w:firstColumn="0" w:lastColumn="0" w:noHBand="0" w:noVBand="1"/>
      </w:tblPr>
      <w:tblGrid>
        <w:gridCol w:w="2080"/>
        <w:gridCol w:w="2776"/>
        <w:gridCol w:w="1047"/>
      </w:tblGrid>
      <w:tr w:rsidR="001357DD" w:rsidRPr="001357DD" w14:paraId="78829840" w14:textId="77777777" w:rsidTr="00221965">
        <w:trPr>
          <w:cnfStyle w:val="100000000000" w:firstRow="1" w:lastRow="0" w:firstColumn="0" w:lastColumn="0" w:oddVBand="0" w:evenVBand="0" w:oddHBand="0" w:evenHBand="0" w:firstRowFirstColumn="0" w:firstRowLastColumn="0" w:lastRowFirstColumn="0" w:lastRowLastColumn="0"/>
          <w:trHeight w:val="107"/>
          <w:jc w:val="center"/>
        </w:trPr>
        <w:tc>
          <w:tcPr>
            <w:tcW w:w="0" w:type="auto"/>
            <w:vAlign w:val="center"/>
            <w:hideMark/>
          </w:tcPr>
          <w:p w14:paraId="320522F5" w14:textId="77777777" w:rsidR="001357DD" w:rsidRPr="001357DD" w:rsidRDefault="001357DD" w:rsidP="00CE17FC">
            <w:pPr>
              <w:rPr>
                <w:sz w:val="16"/>
                <w:szCs w:val="16"/>
              </w:rPr>
            </w:pPr>
            <w:r w:rsidRPr="001357DD">
              <w:rPr>
                <w:b/>
                <w:bCs/>
                <w:sz w:val="16"/>
                <w:szCs w:val="16"/>
              </w:rPr>
              <w:t>Query</w:t>
            </w:r>
          </w:p>
        </w:tc>
        <w:tc>
          <w:tcPr>
            <w:tcW w:w="0" w:type="auto"/>
            <w:vAlign w:val="center"/>
          </w:tcPr>
          <w:p w14:paraId="7610809E" w14:textId="22F3BBE1" w:rsidR="001357DD" w:rsidRPr="001357DD" w:rsidRDefault="001357DD" w:rsidP="00CE17FC">
            <w:pPr>
              <w:rPr>
                <w:b/>
                <w:bCs/>
                <w:sz w:val="16"/>
                <w:szCs w:val="16"/>
              </w:rPr>
            </w:pPr>
            <w:r>
              <w:rPr>
                <w:b/>
                <w:bCs/>
                <w:sz w:val="16"/>
                <w:szCs w:val="16"/>
              </w:rPr>
              <w:t>Translation</w:t>
            </w:r>
          </w:p>
        </w:tc>
        <w:tc>
          <w:tcPr>
            <w:tcW w:w="0" w:type="auto"/>
            <w:vAlign w:val="center"/>
            <w:hideMark/>
          </w:tcPr>
          <w:p w14:paraId="4237FA1A" w14:textId="747321DF" w:rsidR="001357DD" w:rsidRPr="001357DD" w:rsidRDefault="001357DD" w:rsidP="00CE17FC">
            <w:pPr>
              <w:rPr>
                <w:sz w:val="16"/>
                <w:szCs w:val="16"/>
              </w:rPr>
            </w:pPr>
            <w:r>
              <w:rPr>
                <w:b/>
                <w:bCs/>
                <w:sz w:val="16"/>
                <w:szCs w:val="16"/>
              </w:rPr>
              <w:t>WJ</w:t>
            </w:r>
            <w:r w:rsidR="00CE17FC">
              <w:rPr>
                <w:b/>
                <w:bCs/>
                <w:sz w:val="16"/>
                <w:szCs w:val="16"/>
              </w:rPr>
              <w:t xml:space="preserve"> (P, Q)</w:t>
            </w:r>
            <w:r w:rsidRPr="001357DD">
              <w:rPr>
                <w:b/>
                <w:bCs/>
                <w:sz w:val="16"/>
                <w:szCs w:val="16"/>
              </w:rPr>
              <w:t xml:space="preserve"> (%)</w:t>
            </w:r>
          </w:p>
        </w:tc>
      </w:tr>
      <w:tr w:rsidR="001357DD" w:rsidRPr="001357DD" w14:paraId="07B5F182" w14:textId="77777777" w:rsidTr="00221965">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7F7F7F" w:themeColor="text1" w:themeTint="80"/>
            </w:tcBorders>
            <w:vAlign w:val="center"/>
            <w:hideMark/>
          </w:tcPr>
          <w:p w14:paraId="4517C32A" w14:textId="44C0D7A9" w:rsidR="001357DD" w:rsidRPr="001357DD" w:rsidRDefault="00CE17FC" w:rsidP="00CE17FC">
            <w:pPr>
              <w:rPr>
                <w:sz w:val="16"/>
                <w:szCs w:val="16"/>
              </w:rPr>
            </w:pPr>
            <w:r w:rsidRPr="00CE17FC">
              <w:rPr>
                <w:b/>
                <w:bCs/>
                <w:sz w:val="16"/>
                <w:szCs w:val="16"/>
              </w:rPr>
              <w:t>Q</w:t>
            </w:r>
            <w:r w:rsidR="001357DD" w:rsidRPr="001357DD">
              <w:rPr>
                <w:sz w:val="16"/>
                <w:szCs w:val="16"/>
              </w:rPr>
              <w:t>=</w:t>
            </w:r>
            <w:r w:rsidR="001357DD" w:rsidRPr="001357DD">
              <w:rPr>
                <w:sz w:val="16"/>
                <w:szCs w:val="16"/>
                <w:rtl/>
                <w:lang w:bidi="fa-IR"/>
              </w:rPr>
              <w:t>خشکی دریاچه هامون</w:t>
            </w:r>
          </w:p>
        </w:tc>
        <w:tc>
          <w:tcPr>
            <w:tcW w:w="0" w:type="auto"/>
            <w:tcBorders>
              <w:top w:val="single" w:sz="4" w:space="0" w:color="7F7F7F" w:themeColor="text1" w:themeTint="80"/>
            </w:tcBorders>
            <w:vAlign w:val="center"/>
          </w:tcPr>
          <w:p w14:paraId="49BEC885" w14:textId="46F18FEB" w:rsidR="001357DD" w:rsidRPr="001357DD" w:rsidRDefault="00CE17FC" w:rsidP="00CE17FC">
            <w:pPr>
              <w:rPr>
                <w:sz w:val="16"/>
                <w:szCs w:val="16"/>
              </w:rPr>
            </w:pPr>
            <w:r>
              <w:rPr>
                <w:sz w:val="16"/>
                <w:szCs w:val="16"/>
              </w:rPr>
              <w:t>Desiccation</w:t>
            </w:r>
            <w:r w:rsidRPr="00CE17FC">
              <w:rPr>
                <w:sz w:val="16"/>
                <w:szCs w:val="16"/>
              </w:rPr>
              <w:t xml:space="preserve"> of </w:t>
            </w:r>
            <w:proofErr w:type="spellStart"/>
            <w:r>
              <w:rPr>
                <w:sz w:val="16"/>
                <w:szCs w:val="16"/>
              </w:rPr>
              <w:t>Hamun</w:t>
            </w:r>
            <w:proofErr w:type="spellEnd"/>
            <w:r>
              <w:rPr>
                <w:sz w:val="16"/>
                <w:szCs w:val="16"/>
              </w:rPr>
              <w:t xml:space="preserve"> L</w:t>
            </w:r>
            <w:r w:rsidRPr="00CE17FC">
              <w:rPr>
                <w:sz w:val="16"/>
                <w:szCs w:val="16"/>
              </w:rPr>
              <w:t>ake</w:t>
            </w:r>
          </w:p>
        </w:tc>
        <w:tc>
          <w:tcPr>
            <w:tcW w:w="0" w:type="auto"/>
            <w:vMerge w:val="restart"/>
            <w:tcBorders>
              <w:top w:val="single" w:sz="4" w:space="0" w:color="7F7F7F" w:themeColor="text1" w:themeTint="80"/>
            </w:tcBorders>
            <w:vAlign w:val="center"/>
            <w:hideMark/>
          </w:tcPr>
          <w:p w14:paraId="10221CC2" w14:textId="77777777" w:rsidR="001357DD" w:rsidRPr="001357DD" w:rsidRDefault="001357DD" w:rsidP="00CE17FC">
            <w:pPr>
              <w:rPr>
                <w:sz w:val="16"/>
                <w:szCs w:val="16"/>
              </w:rPr>
            </w:pPr>
            <w:r w:rsidRPr="001357DD">
              <w:rPr>
                <w:sz w:val="16"/>
                <w:szCs w:val="16"/>
              </w:rPr>
              <w:t>0.53</w:t>
            </w:r>
          </w:p>
        </w:tc>
      </w:tr>
      <w:tr w:rsidR="001357DD" w:rsidRPr="001357DD" w14:paraId="10F2F6B1" w14:textId="77777777" w:rsidTr="00221965">
        <w:trPr>
          <w:trHeight w:val="20"/>
          <w:jc w:val="center"/>
        </w:trPr>
        <w:tc>
          <w:tcPr>
            <w:tcW w:w="0" w:type="auto"/>
            <w:tcBorders>
              <w:bottom w:val="single" w:sz="4" w:space="0" w:color="auto"/>
            </w:tcBorders>
            <w:vAlign w:val="center"/>
            <w:hideMark/>
          </w:tcPr>
          <w:p w14:paraId="69FEB016" w14:textId="5799AB59" w:rsidR="001357DD" w:rsidRPr="001357DD" w:rsidRDefault="00CE17FC" w:rsidP="00CE17FC">
            <w:pPr>
              <w:rPr>
                <w:sz w:val="16"/>
                <w:szCs w:val="16"/>
              </w:rPr>
            </w:pPr>
            <w:r w:rsidRPr="00CE17FC">
              <w:rPr>
                <w:b/>
                <w:bCs/>
                <w:sz w:val="16"/>
                <w:szCs w:val="16"/>
              </w:rPr>
              <w:t>P</w:t>
            </w:r>
            <w:r w:rsidR="001357DD" w:rsidRPr="001357DD">
              <w:rPr>
                <w:sz w:val="16"/>
                <w:szCs w:val="16"/>
              </w:rPr>
              <w:t>=</w:t>
            </w:r>
            <w:r w:rsidR="001357DD" w:rsidRPr="001357DD">
              <w:rPr>
                <w:sz w:val="16"/>
                <w:szCs w:val="16"/>
                <w:rtl/>
                <w:lang w:bidi="fa-IR"/>
              </w:rPr>
              <w:t>بیکاری سیستان و زابل</w:t>
            </w:r>
          </w:p>
        </w:tc>
        <w:tc>
          <w:tcPr>
            <w:tcW w:w="0" w:type="auto"/>
            <w:tcBorders>
              <w:bottom w:val="single" w:sz="4" w:space="0" w:color="auto"/>
            </w:tcBorders>
            <w:vAlign w:val="center"/>
          </w:tcPr>
          <w:p w14:paraId="4E0CE9F5" w14:textId="22B6FAAB" w:rsidR="001357DD" w:rsidRPr="001357DD" w:rsidRDefault="00CE17FC" w:rsidP="00CE17FC">
            <w:pPr>
              <w:rPr>
                <w:sz w:val="16"/>
                <w:szCs w:val="16"/>
              </w:rPr>
            </w:pPr>
            <w:r w:rsidRPr="00CE17FC">
              <w:rPr>
                <w:sz w:val="16"/>
                <w:szCs w:val="16"/>
              </w:rPr>
              <w:t xml:space="preserve">Unemployment in </w:t>
            </w:r>
            <w:proofErr w:type="spellStart"/>
            <w:r w:rsidRPr="00CE17FC">
              <w:rPr>
                <w:sz w:val="16"/>
                <w:szCs w:val="16"/>
              </w:rPr>
              <w:t>Sistan</w:t>
            </w:r>
            <w:proofErr w:type="spellEnd"/>
            <w:r w:rsidRPr="00CE17FC">
              <w:rPr>
                <w:sz w:val="16"/>
                <w:szCs w:val="16"/>
              </w:rPr>
              <w:t xml:space="preserve"> and </w:t>
            </w:r>
            <w:proofErr w:type="spellStart"/>
            <w:r w:rsidRPr="00CE17FC">
              <w:rPr>
                <w:sz w:val="16"/>
                <w:szCs w:val="16"/>
              </w:rPr>
              <w:t>Zab</w:t>
            </w:r>
            <w:r>
              <w:rPr>
                <w:sz w:val="16"/>
                <w:szCs w:val="16"/>
              </w:rPr>
              <w:t>o</w:t>
            </w:r>
            <w:r w:rsidRPr="00CE17FC">
              <w:rPr>
                <w:sz w:val="16"/>
                <w:szCs w:val="16"/>
              </w:rPr>
              <w:t>l</w:t>
            </w:r>
            <w:proofErr w:type="spellEnd"/>
          </w:p>
        </w:tc>
        <w:tc>
          <w:tcPr>
            <w:tcW w:w="0" w:type="auto"/>
            <w:vMerge/>
            <w:tcBorders>
              <w:bottom w:val="single" w:sz="4" w:space="0" w:color="auto"/>
            </w:tcBorders>
            <w:vAlign w:val="center"/>
            <w:hideMark/>
          </w:tcPr>
          <w:p w14:paraId="6A13B426" w14:textId="77777777" w:rsidR="001357DD" w:rsidRPr="001357DD" w:rsidRDefault="001357DD" w:rsidP="00CE17FC">
            <w:pPr>
              <w:rPr>
                <w:sz w:val="16"/>
                <w:szCs w:val="16"/>
              </w:rPr>
            </w:pPr>
          </w:p>
        </w:tc>
      </w:tr>
      <w:tr w:rsidR="001357DD" w:rsidRPr="001357DD" w14:paraId="63446C17" w14:textId="77777777" w:rsidTr="00221965">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53EE9275" w14:textId="65A938C3" w:rsidR="001357DD" w:rsidRPr="001357DD" w:rsidRDefault="00CE17FC" w:rsidP="00CE17FC">
            <w:pPr>
              <w:rPr>
                <w:sz w:val="16"/>
                <w:szCs w:val="16"/>
              </w:rPr>
            </w:pPr>
            <w:r w:rsidRPr="00CE17FC">
              <w:rPr>
                <w:b/>
                <w:bCs/>
                <w:sz w:val="16"/>
                <w:szCs w:val="16"/>
              </w:rPr>
              <w:t>Q</w:t>
            </w:r>
            <w:r w:rsidR="001357DD" w:rsidRPr="001357DD">
              <w:rPr>
                <w:sz w:val="16"/>
                <w:szCs w:val="16"/>
              </w:rPr>
              <w:t>=</w:t>
            </w:r>
            <w:r w:rsidR="001357DD" w:rsidRPr="001357DD">
              <w:rPr>
                <w:sz w:val="16"/>
                <w:szCs w:val="16"/>
                <w:rtl/>
                <w:lang w:bidi="fa-IR"/>
              </w:rPr>
              <w:t>خشکی دریاچه هامون</w:t>
            </w:r>
          </w:p>
        </w:tc>
        <w:tc>
          <w:tcPr>
            <w:tcW w:w="0" w:type="auto"/>
            <w:tcBorders>
              <w:top w:val="single" w:sz="4" w:space="0" w:color="auto"/>
            </w:tcBorders>
            <w:vAlign w:val="center"/>
          </w:tcPr>
          <w:p w14:paraId="01A78F43" w14:textId="5AA92DA4" w:rsidR="001357DD" w:rsidRPr="001357DD" w:rsidRDefault="00CE17FC" w:rsidP="00CE17FC">
            <w:pPr>
              <w:rPr>
                <w:sz w:val="16"/>
                <w:szCs w:val="16"/>
              </w:rPr>
            </w:pPr>
            <w:r>
              <w:rPr>
                <w:sz w:val="16"/>
                <w:szCs w:val="16"/>
              </w:rPr>
              <w:t>Desiccation</w:t>
            </w:r>
            <w:r w:rsidRPr="00CE17FC">
              <w:rPr>
                <w:sz w:val="16"/>
                <w:szCs w:val="16"/>
              </w:rPr>
              <w:t xml:space="preserve"> of </w:t>
            </w:r>
            <w:proofErr w:type="spellStart"/>
            <w:r>
              <w:rPr>
                <w:sz w:val="16"/>
                <w:szCs w:val="16"/>
              </w:rPr>
              <w:t>Hamun</w:t>
            </w:r>
            <w:proofErr w:type="spellEnd"/>
            <w:r>
              <w:rPr>
                <w:sz w:val="16"/>
                <w:szCs w:val="16"/>
              </w:rPr>
              <w:t xml:space="preserve"> L</w:t>
            </w:r>
            <w:r w:rsidRPr="00CE17FC">
              <w:rPr>
                <w:sz w:val="16"/>
                <w:szCs w:val="16"/>
              </w:rPr>
              <w:t>ake</w:t>
            </w:r>
          </w:p>
        </w:tc>
        <w:tc>
          <w:tcPr>
            <w:tcW w:w="0" w:type="auto"/>
            <w:vMerge w:val="restart"/>
            <w:tcBorders>
              <w:top w:val="single" w:sz="4" w:space="0" w:color="auto"/>
            </w:tcBorders>
            <w:vAlign w:val="center"/>
            <w:hideMark/>
          </w:tcPr>
          <w:p w14:paraId="6D2944E1" w14:textId="77777777" w:rsidR="001357DD" w:rsidRPr="001357DD" w:rsidRDefault="001357DD" w:rsidP="00CE17FC">
            <w:pPr>
              <w:rPr>
                <w:sz w:val="16"/>
                <w:szCs w:val="16"/>
              </w:rPr>
            </w:pPr>
            <w:r w:rsidRPr="001357DD">
              <w:rPr>
                <w:sz w:val="16"/>
                <w:szCs w:val="16"/>
              </w:rPr>
              <w:t>20.6</w:t>
            </w:r>
          </w:p>
        </w:tc>
      </w:tr>
      <w:tr w:rsidR="001357DD" w:rsidRPr="001357DD" w14:paraId="43044270" w14:textId="77777777" w:rsidTr="00221965">
        <w:trPr>
          <w:trHeight w:val="20"/>
          <w:jc w:val="center"/>
        </w:trPr>
        <w:tc>
          <w:tcPr>
            <w:tcW w:w="0" w:type="auto"/>
            <w:tcBorders>
              <w:bottom w:val="single" w:sz="4" w:space="0" w:color="auto"/>
            </w:tcBorders>
            <w:vAlign w:val="center"/>
            <w:hideMark/>
          </w:tcPr>
          <w:p w14:paraId="52F3A4F7" w14:textId="55CEFCF5" w:rsidR="001357DD" w:rsidRPr="001357DD" w:rsidRDefault="00CE17FC" w:rsidP="00CE17FC">
            <w:pPr>
              <w:rPr>
                <w:sz w:val="16"/>
                <w:szCs w:val="16"/>
              </w:rPr>
            </w:pPr>
            <w:r w:rsidRPr="00CE17FC">
              <w:rPr>
                <w:b/>
                <w:bCs/>
                <w:sz w:val="16"/>
                <w:szCs w:val="16"/>
              </w:rPr>
              <w:t>P</w:t>
            </w:r>
            <w:r w:rsidR="001357DD" w:rsidRPr="001357DD">
              <w:rPr>
                <w:sz w:val="16"/>
                <w:szCs w:val="16"/>
              </w:rPr>
              <w:t>=</w:t>
            </w:r>
            <w:r w:rsidR="001357DD" w:rsidRPr="001357DD">
              <w:rPr>
                <w:sz w:val="16"/>
                <w:szCs w:val="16"/>
                <w:rtl/>
                <w:lang w:bidi="fa-IR"/>
              </w:rPr>
              <w:t>توقف ماهیگیری سیستان</w:t>
            </w:r>
          </w:p>
        </w:tc>
        <w:tc>
          <w:tcPr>
            <w:tcW w:w="0" w:type="auto"/>
            <w:tcBorders>
              <w:bottom w:val="single" w:sz="4" w:space="0" w:color="auto"/>
            </w:tcBorders>
            <w:vAlign w:val="center"/>
          </w:tcPr>
          <w:p w14:paraId="03B91DF3" w14:textId="15FA17BB" w:rsidR="001357DD" w:rsidRPr="001357DD" w:rsidRDefault="00CE17FC" w:rsidP="00CE17FC">
            <w:pPr>
              <w:rPr>
                <w:sz w:val="16"/>
                <w:szCs w:val="16"/>
              </w:rPr>
            </w:pPr>
            <w:r>
              <w:rPr>
                <w:sz w:val="16"/>
                <w:szCs w:val="16"/>
              </w:rPr>
              <w:t>Fishing halt</w:t>
            </w:r>
          </w:p>
        </w:tc>
        <w:tc>
          <w:tcPr>
            <w:tcW w:w="0" w:type="auto"/>
            <w:vMerge/>
            <w:tcBorders>
              <w:bottom w:val="single" w:sz="4" w:space="0" w:color="auto"/>
            </w:tcBorders>
            <w:vAlign w:val="center"/>
            <w:hideMark/>
          </w:tcPr>
          <w:p w14:paraId="43843C25" w14:textId="77777777" w:rsidR="001357DD" w:rsidRPr="001357DD" w:rsidRDefault="001357DD" w:rsidP="00CE17FC">
            <w:pPr>
              <w:rPr>
                <w:sz w:val="16"/>
                <w:szCs w:val="16"/>
              </w:rPr>
            </w:pPr>
          </w:p>
        </w:tc>
      </w:tr>
      <w:tr w:rsidR="001357DD" w:rsidRPr="001357DD" w14:paraId="017529FC" w14:textId="77777777" w:rsidTr="00221965">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1575AB37" w14:textId="40AC62BF" w:rsidR="001357DD" w:rsidRPr="001357DD" w:rsidRDefault="00CE17FC" w:rsidP="00CE17FC">
            <w:pPr>
              <w:rPr>
                <w:sz w:val="16"/>
                <w:szCs w:val="16"/>
              </w:rPr>
            </w:pPr>
            <w:r w:rsidRPr="00CE17FC">
              <w:rPr>
                <w:b/>
                <w:bCs/>
                <w:sz w:val="16"/>
                <w:szCs w:val="16"/>
              </w:rPr>
              <w:t>Q</w:t>
            </w:r>
            <w:r w:rsidR="001357DD" w:rsidRPr="001357DD">
              <w:rPr>
                <w:sz w:val="16"/>
                <w:szCs w:val="16"/>
              </w:rPr>
              <w:t>=</w:t>
            </w:r>
            <w:r w:rsidR="001357DD" w:rsidRPr="001357DD">
              <w:rPr>
                <w:sz w:val="16"/>
                <w:szCs w:val="16"/>
                <w:rtl/>
                <w:lang w:bidi="fa-IR"/>
              </w:rPr>
              <w:t>خشکی دریاچه هامون</w:t>
            </w:r>
          </w:p>
        </w:tc>
        <w:tc>
          <w:tcPr>
            <w:tcW w:w="0" w:type="auto"/>
            <w:tcBorders>
              <w:top w:val="single" w:sz="4" w:space="0" w:color="auto"/>
            </w:tcBorders>
            <w:vAlign w:val="center"/>
          </w:tcPr>
          <w:p w14:paraId="7F62239B" w14:textId="2748C60B" w:rsidR="001357DD" w:rsidRPr="001357DD" w:rsidRDefault="00CE17FC" w:rsidP="00CE17FC">
            <w:pPr>
              <w:rPr>
                <w:sz w:val="16"/>
                <w:szCs w:val="16"/>
              </w:rPr>
            </w:pPr>
            <w:r>
              <w:rPr>
                <w:sz w:val="16"/>
                <w:szCs w:val="16"/>
              </w:rPr>
              <w:t>Desiccation</w:t>
            </w:r>
            <w:r w:rsidRPr="00CE17FC">
              <w:rPr>
                <w:sz w:val="16"/>
                <w:szCs w:val="16"/>
              </w:rPr>
              <w:t xml:space="preserve"> of </w:t>
            </w:r>
            <w:proofErr w:type="spellStart"/>
            <w:r>
              <w:rPr>
                <w:sz w:val="16"/>
                <w:szCs w:val="16"/>
              </w:rPr>
              <w:t>Hamun</w:t>
            </w:r>
            <w:proofErr w:type="spellEnd"/>
            <w:r>
              <w:rPr>
                <w:sz w:val="16"/>
                <w:szCs w:val="16"/>
              </w:rPr>
              <w:t xml:space="preserve"> L</w:t>
            </w:r>
            <w:r w:rsidRPr="00CE17FC">
              <w:rPr>
                <w:sz w:val="16"/>
                <w:szCs w:val="16"/>
              </w:rPr>
              <w:t>ake</w:t>
            </w:r>
          </w:p>
        </w:tc>
        <w:tc>
          <w:tcPr>
            <w:tcW w:w="0" w:type="auto"/>
            <w:vMerge w:val="restart"/>
            <w:tcBorders>
              <w:top w:val="single" w:sz="4" w:space="0" w:color="auto"/>
            </w:tcBorders>
            <w:vAlign w:val="center"/>
            <w:hideMark/>
          </w:tcPr>
          <w:p w14:paraId="5D5E3070" w14:textId="77777777" w:rsidR="001357DD" w:rsidRPr="001357DD" w:rsidRDefault="001357DD" w:rsidP="00CE17FC">
            <w:pPr>
              <w:rPr>
                <w:sz w:val="16"/>
                <w:szCs w:val="16"/>
              </w:rPr>
            </w:pPr>
            <w:r w:rsidRPr="001357DD">
              <w:rPr>
                <w:sz w:val="16"/>
                <w:szCs w:val="16"/>
              </w:rPr>
              <w:t>2.9</w:t>
            </w:r>
          </w:p>
        </w:tc>
      </w:tr>
      <w:tr w:rsidR="001357DD" w:rsidRPr="001357DD" w14:paraId="441D4E8F" w14:textId="77777777" w:rsidTr="00221965">
        <w:trPr>
          <w:trHeight w:val="20"/>
          <w:jc w:val="center"/>
        </w:trPr>
        <w:tc>
          <w:tcPr>
            <w:tcW w:w="0" w:type="auto"/>
            <w:tcBorders>
              <w:bottom w:val="single" w:sz="4" w:space="0" w:color="auto"/>
            </w:tcBorders>
            <w:vAlign w:val="center"/>
            <w:hideMark/>
          </w:tcPr>
          <w:p w14:paraId="06D84E3D" w14:textId="0F5CEB42" w:rsidR="001357DD" w:rsidRPr="001357DD" w:rsidRDefault="00CE17FC" w:rsidP="00CE17FC">
            <w:pPr>
              <w:rPr>
                <w:sz w:val="16"/>
                <w:szCs w:val="16"/>
              </w:rPr>
            </w:pPr>
            <w:r w:rsidRPr="00CE17FC">
              <w:rPr>
                <w:b/>
                <w:bCs/>
                <w:sz w:val="16"/>
                <w:szCs w:val="16"/>
              </w:rPr>
              <w:t>P</w:t>
            </w:r>
            <w:r w:rsidR="001357DD" w:rsidRPr="001357DD">
              <w:rPr>
                <w:sz w:val="16"/>
                <w:szCs w:val="16"/>
              </w:rPr>
              <w:t>=</w:t>
            </w:r>
            <w:r w:rsidR="001357DD" w:rsidRPr="001357DD">
              <w:rPr>
                <w:sz w:val="16"/>
                <w:szCs w:val="16"/>
                <w:rtl/>
                <w:lang w:bidi="fa-IR"/>
              </w:rPr>
              <w:t>کمبود آب شرب</w:t>
            </w:r>
          </w:p>
        </w:tc>
        <w:tc>
          <w:tcPr>
            <w:tcW w:w="0" w:type="auto"/>
            <w:tcBorders>
              <w:bottom w:val="single" w:sz="4" w:space="0" w:color="auto"/>
            </w:tcBorders>
            <w:vAlign w:val="center"/>
          </w:tcPr>
          <w:p w14:paraId="6CB8C11C" w14:textId="2808CB14" w:rsidR="001357DD" w:rsidRPr="001357DD" w:rsidRDefault="00CE17FC" w:rsidP="00CE17FC">
            <w:pPr>
              <w:rPr>
                <w:sz w:val="16"/>
                <w:szCs w:val="16"/>
              </w:rPr>
            </w:pPr>
            <w:r>
              <w:rPr>
                <w:sz w:val="16"/>
                <w:szCs w:val="16"/>
              </w:rPr>
              <w:t>Domestic water deficit</w:t>
            </w:r>
          </w:p>
        </w:tc>
        <w:tc>
          <w:tcPr>
            <w:tcW w:w="0" w:type="auto"/>
            <w:vMerge/>
            <w:tcBorders>
              <w:bottom w:val="single" w:sz="4" w:space="0" w:color="auto"/>
            </w:tcBorders>
            <w:vAlign w:val="center"/>
            <w:hideMark/>
          </w:tcPr>
          <w:p w14:paraId="75832B34" w14:textId="77777777" w:rsidR="001357DD" w:rsidRPr="001357DD" w:rsidRDefault="001357DD" w:rsidP="00CE17FC">
            <w:pPr>
              <w:rPr>
                <w:sz w:val="16"/>
                <w:szCs w:val="16"/>
              </w:rPr>
            </w:pPr>
          </w:p>
        </w:tc>
      </w:tr>
      <w:tr w:rsidR="001357DD" w:rsidRPr="001357DD" w14:paraId="5EC89049" w14:textId="77777777" w:rsidTr="00221965">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335B8BF5" w14:textId="483A477D" w:rsidR="001357DD" w:rsidRPr="001357DD" w:rsidRDefault="00CE17FC" w:rsidP="00CE17FC">
            <w:pPr>
              <w:rPr>
                <w:sz w:val="16"/>
                <w:szCs w:val="16"/>
              </w:rPr>
            </w:pPr>
            <w:r w:rsidRPr="00CE17FC">
              <w:rPr>
                <w:b/>
                <w:bCs/>
                <w:sz w:val="16"/>
                <w:szCs w:val="16"/>
              </w:rPr>
              <w:t>Q</w:t>
            </w:r>
            <w:r w:rsidR="001357DD" w:rsidRPr="001357DD">
              <w:rPr>
                <w:sz w:val="16"/>
                <w:szCs w:val="16"/>
              </w:rPr>
              <w:t>=</w:t>
            </w:r>
            <w:r w:rsidR="001357DD" w:rsidRPr="001357DD">
              <w:rPr>
                <w:sz w:val="16"/>
                <w:szCs w:val="16"/>
                <w:rtl/>
                <w:lang w:bidi="fa-IR"/>
              </w:rPr>
              <w:t>خشکی دریاچه هامون</w:t>
            </w:r>
          </w:p>
        </w:tc>
        <w:tc>
          <w:tcPr>
            <w:tcW w:w="0" w:type="auto"/>
            <w:tcBorders>
              <w:top w:val="single" w:sz="4" w:space="0" w:color="auto"/>
            </w:tcBorders>
            <w:vAlign w:val="center"/>
          </w:tcPr>
          <w:p w14:paraId="3F44B3C7" w14:textId="2DE26931" w:rsidR="001357DD" w:rsidRPr="001357DD" w:rsidRDefault="00CE17FC" w:rsidP="00CE17FC">
            <w:pPr>
              <w:rPr>
                <w:sz w:val="16"/>
                <w:szCs w:val="16"/>
              </w:rPr>
            </w:pPr>
            <w:r>
              <w:rPr>
                <w:sz w:val="16"/>
                <w:szCs w:val="16"/>
              </w:rPr>
              <w:t>Desiccation</w:t>
            </w:r>
            <w:r w:rsidRPr="00CE17FC">
              <w:rPr>
                <w:sz w:val="16"/>
                <w:szCs w:val="16"/>
              </w:rPr>
              <w:t xml:space="preserve"> of </w:t>
            </w:r>
            <w:proofErr w:type="spellStart"/>
            <w:r>
              <w:rPr>
                <w:sz w:val="16"/>
                <w:szCs w:val="16"/>
              </w:rPr>
              <w:t>Hamun</w:t>
            </w:r>
            <w:proofErr w:type="spellEnd"/>
            <w:r>
              <w:rPr>
                <w:sz w:val="16"/>
                <w:szCs w:val="16"/>
              </w:rPr>
              <w:t xml:space="preserve"> L</w:t>
            </w:r>
            <w:r w:rsidRPr="00CE17FC">
              <w:rPr>
                <w:sz w:val="16"/>
                <w:szCs w:val="16"/>
              </w:rPr>
              <w:t>ake</w:t>
            </w:r>
          </w:p>
        </w:tc>
        <w:tc>
          <w:tcPr>
            <w:tcW w:w="0" w:type="auto"/>
            <w:vMerge w:val="restart"/>
            <w:tcBorders>
              <w:top w:val="single" w:sz="4" w:space="0" w:color="auto"/>
            </w:tcBorders>
            <w:vAlign w:val="center"/>
            <w:hideMark/>
          </w:tcPr>
          <w:p w14:paraId="7281207F" w14:textId="77777777" w:rsidR="001357DD" w:rsidRPr="001357DD" w:rsidRDefault="001357DD" w:rsidP="00CE17FC">
            <w:pPr>
              <w:rPr>
                <w:sz w:val="16"/>
                <w:szCs w:val="16"/>
              </w:rPr>
            </w:pPr>
            <w:r w:rsidRPr="001357DD">
              <w:rPr>
                <w:sz w:val="16"/>
                <w:szCs w:val="16"/>
              </w:rPr>
              <w:t>20.3</w:t>
            </w:r>
          </w:p>
        </w:tc>
      </w:tr>
      <w:tr w:rsidR="001357DD" w:rsidRPr="001357DD" w14:paraId="532B51C2" w14:textId="77777777" w:rsidTr="00221965">
        <w:trPr>
          <w:trHeight w:val="20"/>
          <w:jc w:val="center"/>
        </w:trPr>
        <w:tc>
          <w:tcPr>
            <w:tcW w:w="0" w:type="auto"/>
            <w:tcBorders>
              <w:bottom w:val="single" w:sz="4" w:space="0" w:color="auto"/>
            </w:tcBorders>
            <w:vAlign w:val="center"/>
            <w:hideMark/>
          </w:tcPr>
          <w:p w14:paraId="4F542CF1" w14:textId="4D6403F7" w:rsidR="001357DD" w:rsidRPr="001357DD" w:rsidRDefault="00CE17FC" w:rsidP="00CE17FC">
            <w:pPr>
              <w:rPr>
                <w:sz w:val="16"/>
                <w:szCs w:val="16"/>
              </w:rPr>
            </w:pPr>
            <w:r w:rsidRPr="00CE17FC">
              <w:rPr>
                <w:b/>
                <w:bCs/>
                <w:sz w:val="16"/>
                <w:szCs w:val="16"/>
              </w:rPr>
              <w:t>P</w:t>
            </w:r>
            <w:r w:rsidR="001357DD" w:rsidRPr="001357DD">
              <w:rPr>
                <w:sz w:val="16"/>
                <w:szCs w:val="16"/>
              </w:rPr>
              <w:t>=</w:t>
            </w:r>
            <w:r w:rsidR="001357DD" w:rsidRPr="001357DD">
              <w:rPr>
                <w:sz w:val="16"/>
                <w:szCs w:val="16"/>
                <w:rtl/>
                <w:lang w:bidi="fa-IR"/>
              </w:rPr>
              <w:t>گرد و غبار زابل</w:t>
            </w:r>
          </w:p>
        </w:tc>
        <w:tc>
          <w:tcPr>
            <w:tcW w:w="0" w:type="auto"/>
            <w:tcBorders>
              <w:bottom w:val="single" w:sz="4" w:space="0" w:color="auto"/>
            </w:tcBorders>
            <w:vAlign w:val="center"/>
          </w:tcPr>
          <w:p w14:paraId="42BBBF4E" w14:textId="7E97A278" w:rsidR="001357DD" w:rsidRPr="001357DD" w:rsidRDefault="00CE17FC" w:rsidP="00CE17FC">
            <w:pPr>
              <w:rPr>
                <w:sz w:val="16"/>
                <w:szCs w:val="16"/>
              </w:rPr>
            </w:pPr>
            <w:r>
              <w:rPr>
                <w:sz w:val="16"/>
                <w:szCs w:val="16"/>
              </w:rPr>
              <w:t xml:space="preserve">Dust in </w:t>
            </w:r>
            <w:proofErr w:type="spellStart"/>
            <w:r>
              <w:rPr>
                <w:sz w:val="16"/>
                <w:szCs w:val="16"/>
              </w:rPr>
              <w:t>Zabol</w:t>
            </w:r>
            <w:proofErr w:type="spellEnd"/>
          </w:p>
        </w:tc>
        <w:tc>
          <w:tcPr>
            <w:tcW w:w="0" w:type="auto"/>
            <w:vMerge/>
            <w:tcBorders>
              <w:bottom w:val="single" w:sz="4" w:space="0" w:color="auto"/>
            </w:tcBorders>
            <w:vAlign w:val="center"/>
            <w:hideMark/>
          </w:tcPr>
          <w:p w14:paraId="012DBFFF" w14:textId="77777777" w:rsidR="001357DD" w:rsidRPr="001357DD" w:rsidRDefault="001357DD" w:rsidP="00CE17FC">
            <w:pPr>
              <w:rPr>
                <w:sz w:val="16"/>
                <w:szCs w:val="16"/>
              </w:rPr>
            </w:pPr>
          </w:p>
        </w:tc>
      </w:tr>
      <w:tr w:rsidR="001357DD" w:rsidRPr="001357DD" w14:paraId="5FDE6085" w14:textId="77777777" w:rsidTr="00221965">
        <w:trPr>
          <w:cnfStyle w:val="000000100000" w:firstRow="0" w:lastRow="0" w:firstColumn="0" w:lastColumn="0" w:oddVBand="0" w:evenVBand="0" w:oddHBand="1" w:evenHBand="0" w:firstRowFirstColumn="0" w:firstRowLastColumn="0" w:lastRowFirstColumn="0" w:lastRowLastColumn="0"/>
          <w:trHeight w:val="20"/>
          <w:jc w:val="center"/>
        </w:trPr>
        <w:tc>
          <w:tcPr>
            <w:tcW w:w="0" w:type="auto"/>
            <w:tcBorders>
              <w:top w:val="single" w:sz="4" w:space="0" w:color="auto"/>
            </w:tcBorders>
            <w:vAlign w:val="center"/>
            <w:hideMark/>
          </w:tcPr>
          <w:p w14:paraId="3FEC5B31" w14:textId="5919DD18" w:rsidR="001357DD" w:rsidRPr="001357DD" w:rsidRDefault="00CE17FC" w:rsidP="00CE17FC">
            <w:pPr>
              <w:rPr>
                <w:sz w:val="16"/>
                <w:szCs w:val="16"/>
              </w:rPr>
            </w:pPr>
            <w:r w:rsidRPr="00CE17FC">
              <w:rPr>
                <w:b/>
                <w:bCs/>
                <w:sz w:val="16"/>
                <w:szCs w:val="16"/>
              </w:rPr>
              <w:t>Q</w:t>
            </w:r>
            <w:r w:rsidR="001357DD" w:rsidRPr="001357DD">
              <w:rPr>
                <w:sz w:val="16"/>
                <w:szCs w:val="16"/>
              </w:rPr>
              <w:t>=</w:t>
            </w:r>
            <w:r w:rsidR="001357DD" w:rsidRPr="001357DD">
              <w:rPr>
                <w:sz w:val="16"/>
                <w:szCs w:val="16"/>
                <w:rtl/>
                <w:lang w:bidi="fa-IR"/>
              </w:rPr>
              <w:t>خشکی دریاچه هامون</w:t>
            </w:r>
          </w:p>
        </w:tc>
        <w:tc>
          <w:tcPr>
            <w:tcW w:w="0" w:type="auto"/>
            <w:tcBorders>
              <w:top w:val="single" w:sz="4" w:space="0" w:color="auto"/>
            </w:tcBorders>
            <w:vAlign w:val="center"/>
          </w:tcPr>
          <w:p w14:paraId="1B75370C" w14:textId="61EA446E" w:rsidR="001357DD" w:rsidRPr="001357DD" w:rsidRDefault="00CE17FC" w:rsidP="00CE17FC">
            <w:pPr>
              <w:rPr>
                <w:sz w:val="16"/>
                <w:szCs w:val="16"/>
                <w:rtl/>
                <w:lang w:bidi="fa-IR"/>
              </w:rPr>
            </w:pPr>
            <w:r>
              <w:rPr>
                <w:sz w:val="16"/>
                <w:szCs w:val="16"/>
              </w:rPr>
              <w:t>Desiccation</w:t>
            </w:r>
            <w:r w:rsidRPr="00CE17FC">
              <w:rPr>
                <w:sz w:val="16"/>
                <w:szCs w:val="16"/>
              </w:rPr>
              <w:t xml:space="preserve"> of </w:t>
            </w:r>
            <w:proofErr w:type="spellStart"/>
            <w:r>
              <w:rPr>
                <w:sz w:val="16"/>
                <w:szCs w:val="16"/>
              </w:rPr>
              <w:t>Hamun</w:t>
            </w:r>
            <w:proofErr w:type="spellEnd"/>
            <w:r>
              <w:rPr>
                <w:sz w:val="16"/>
                <w:szCs w:val="16"/>
              </w:rPr>
              <w:t xml:space="preserve"> L</w:t>
            </w:r>
            <w:r w:rsidRPr="00CE17FC">
              <w:rPr>
                <w:sz w:val="16"/>
                <w:szCs w:val="16"/>
              </w:rPr>
              <w:t>ake</w:t>
            </w:r>
          </w:p>
        </w:tc>
        <w:tc>
          <w:tcPr>
            <w:tcW w:w="0" w:type="auto"/>
            <w:vMerge w:val="restart"/>
            <w:tcBorders>
              <w:top w:val="single" w:sz="4" w:space="0" w:color="auto"/>
            </w:tcBorders>
            <w:vAlign w:val="center"/>
            <w:hideMark/>
          </w:tcPr>
          <w:p w14:paraId="035E9DF5" w14:textId="77777777" w:rsidR="001357DD" w:rsidRPr="001357DD" w:rsidRDefault="001357DD" w:rsidP="00CE17FC">
            <w:pPr>
              <w:rPr>
                <w:sz w:val="16"/>
                <w:szCs w:val="16"/>
              </w:rPr>
            </w:pPr>
            <w:r w:rsidRPr="001357DD">
              <w:rPr>
                <w:sz w:val="16"/>
                <w:szCs w:val="16"/>
              </w:rPr>
              <w:t>5.9</w:t>
            </w:r>
          </w:p>
        </w:tc>
      </w:tr>
      <w:tr w:rsidR="001357DD" w:rsidRPr="001357DD" w14:paraId="0D523AD7" w14:textId="77777777" w:rsidTr="00221965">
        <w:trPr>
          <w:trHeight w:val="20"/>
          <w:jc w:val="center"/>
        </w:trPr>
        <w:tc>
          <w:tcPr>
            <w:tcW w:w="0" w:type="auto"/>
            <w:tcBorders>
              <w:bottom w:val="single" w:sz="4" w:space="0" w:color="auto"/>
            </w:tcBorders>
            <w:vAlign w:val="center"/>
            <w:hideMark/>
          </w:tcPr>
          <w:p w14:paraId="7129C812" w14:textId="3B9D01C3" w:rsidR="001357DD" w:rsidRPr="001357DD" w:rsidRDefault="00CE17FC" w:rsidP="00CE17FC">
            <w:pPr>
              <w:rPr>
                <w:sz w:val="16"/>
                <w:szCs w:val="16"/>
              </w:rPr>
            </w:pPr>
            <w:r w:rsidRPr="00CE17FC">
              <w:rPr>
                <w:b/>
                <w:bCs/>
                <w:sz w:val="16"/>
                <w:szCs w:val="16"/>
              </w:rPr>
              <w:t>P</w:t>
            </w:r>
            <w:r w:rsidR="001357DD" w:rsidRPr="001357DD">
              <w:rPr>
                <w:sz w:val="16"/>
                <w:szCs w:val="16"/>
              </w:rPr>
              <w:t>=</w:t>
            </w:r>
            <w:r w:rsidR="001357DD" w:rsidRPr="001357DD">
              <w:rPr>
                <w:sz w:val="16"/>
                <w:szCs w:val="16"/>
                <w:rtl/>
                <w:lang w:bidi="fa-IR"/>
              </w:rPr>
              <w:t>کاهش گردشگری سیستان و زابل</w:t>
            </w:r>
          </w:p>
        </w:tc>
        <w:tc>
          <w:tcPr>
            <w:tcW w:w="0" w:type="auto"/>
            <w:tcBorders>
              <w:bottom w:val="single" w:sz="4" w:space="0" w:color="auto"/>
            </w:tcBorders>
            <w:vAlign w:val="center"/>
          </w:tcPr>
          <w:p w14:paraId="384191AA" w14:textId="0C5D6677" w:rsidR="001357DD" w:rsidRPr="001357DD" w:rsidRDefault="00CE17FC" w:rsidP="00CE17FC">
            <w:pPr>
              <w:rPr>
                <w:sz w:val="16"/>
                <w:szCs w:val="16"/>
                <w:rtl/>
                <w:lang w:bidi="fa-IR"/>
              </w:rPr>
            </w:pPr>
            <w:r>
              <w:rPr>
                <w:sz w:val="16"/>
                <w:szCs w:val="16"/>
                <w:lang w:bidi="fa-IR"/>
              </w:rPr>
              <w:t xml:space="preserve">Decrease in tourism in </w:t>
            </w:r>
            <w:proofErr w:type="spellStart"/>
            <w:r>
              <w:rPr>
                <w:sz w:val="16"/>
                <w:szCs w:val="16"/>
                <w:lang w:bidi="fa-IR"/>
              </w:rPr>
              <w:t>Sistan</w:t>
            </w:r>
            <w:proofErr w:type="spellEnd"/>
            <w:r>
              <w:rPr>
                <w:sz w:val="16"/>
                <w:szCs w:val="16"/>
                <w:lang w:bidi="fa-IR"/>
              </w:rPr>
              <w:t xml:space="preserve"> and </w:t>
            </w:r>
            <w:proofErr w:type="spellStart"/>
            <w:r>
              <w:rPr>
                <w:sz w:val="16"/>
                <w:szCs w:val="16"/>
                <w:lang w:bidi="fa-IR"/>
              </w:rPr>
              <w:t>Zabol</w:t>
            </w:r>
            <w:proofErr w:type="spellEnd"/>
          </w:p>
        </w:tc>
        <w:tc>
          <w:tcPr>
            <w:tcW w:w="0" w:type="auto"/>
            <w:vMerge/>
            <w:tcBorders>
              <w:bottom w:val="single" w:sz="4" w:space="0" w:color="auto"/>
            </w:tcBorders>
            <w:vAlign w:val="center"/>
            <w:hideMark/>
          </w:tcPr>
          <w:p w14:paraId="2FB351B4" w14:textId="77777777" w:rsidR="001357DD" w:rsidRPr="001357DD" w:rsidRDefault="001357DD" w:rsidP="00CE17FC">
            <w:pPr>
              <w:rPr>
                <w:sz w:val="16"/>
                <w:szCs w:val="16"/>
              </w:rPr>
            </w:pPr>
          </w:p>
        </w:tc>
      </w:tr>
    </w:tbl>
    <w:p w14:paraId="777F93A3" w14:textId="230502AD" w:rsidR="00B8058E" w:rsidRDefault="00B8058E" w:rsidP="00B8058E"/>
    <w:sectPr w:rsidR="00B8058E" w:rsidSect="009A4198">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3C807" w14:textId="77777777" w:rsidR="00784992" w:rsidRDefault="00784992" w:rsidP="001A3B3D">
      <w:r>
        <w:separator/>
      </w:r>
    </w:p>
  </w:endnote>
  <w:endnote w:type="continuationSeparator" w:id="0">
    <w:p w14:paraId="14B41B4E" w14:textId="77777777" w:rsidR="00784992" w:rsidRDefault="0078499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AB270" w14:textId="77777777" w:rsidR="00186754" w:rsidRPr="006F6D3D" w:rsidRDefault="00186754"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1FC95" w14:textId="77777777" w:rsidR="00784992" w:rsidRDefault="00784992" w:rsidP="001A3B3D">
      <w:r>
        <w:separator/>
      </w:r>
    </w:p>
  </w:footnote>
  <w:footnote w:type="continuationSeparator" w:id="0">
    <w:p w14:paraId="4C3AE715" w14:textId="77777777" w:rsidR="00784992" w:rsidRDefault="0078499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16243C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006375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92470C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F806E5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74BE00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F94CE1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6149C0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060980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5BE9A0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474279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68364C"/>
    <w:multiLevelType w:val="hybridMultilevel"/>
    <w:tmpl w:val="C75C9DCC"/>
    <w:lvl w:ilvl="0" w:tplc="2FC8963E">
      <w:start w:val="1"/>
      <w:numFmt w:val="upperRoman"/>
      <w:pStyle w:val="Heading1"/>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2" w15:restartNumberingAfterBreak="0">
    <w:nsid w:val="10025E48"/>
    <w:multiLevelType w:val="hybridMultilevel"/>
    <w:tmpl w:val="77C8AFB2"/>
    <w:lvl w:ilvl="0" w:tplc="AC38953C">
      <w:start w:val="1"/>
      <w:numFmt w:val="bullet"/>
      <w:lvlText w:val=""/>
      <w:lvlJc w:val="left"/>
      <w:pPr>
        <w:tabs>
          <w:tab w:val="num" w:pos="720"/>
        </w:tabs>
        <w:ind w:left="720" w:hanging="360"/>
      </w:pPr>
      <w:rPr>
        <w:rFonts w:ascii="Wingdings" w:hAnsi="Wingdings" w:hint="default"/>
      </w:rPr>
    </w:lvl>
    <w:lvl w:ilvl="1" w:tplc="A73C1530" w:tentative="1">
      <w:start w:val="1"/>
      <w:numFmt w:val="bullet"/>
      <w:lvlText w:val=""/>
      <w:lvlJc w:val="left"/>
      <w:pPr>
        <w:tabs>
          <w:tab w:val="num" w:pos="1440"/>
        </w:tabs>
        <w:ind w:left="1440" w:hanging="360"/>
      </w:pPr>
      <w:rPr>
        <w:rFonts w:ascii="Wingdings" w:hAnsi="Wingdings" w:hint="default"/>
      </w:rPr>
    </w:lvl>
    <w:lvl w:ilvl="2" w:tplc="25744DF8" w:tentative="1">
      <w:start w:val="1"/>
      <w:numFmt w:val="bullet"/>
      <w:lvlText w:val=""/>
      <w:lvlJc w:val="left"/>
      <w:pPr>
        <w:tabs>
          <w:tab w:val="num" w:pos="2160"/>
        </w:tabs>
        <w:ind w:left="2160" w:hanging="360"/>
      </w:pPr>
      <w:rPr>
        <w:rFonts w:ascii="Wingdings" w:hAnsi="Wingdings" w:hint="default"/>
      </w:rPr>
    </w:lvl>
    <w:lvl w:ilvl="3" w:tplc="B208923E" w:tentative="1">
      <w:start w:val="1"/>
      <w:numFmt w:val="bullet"/>
      <w:lvlText w:val=""/>
      <w:lvlJc w:val="left"/>
      <w:pPr>
        <w:tabs>
          <w:tab w:val="num" w:pos="2880"/>
        </w:tabs>
        <w:ind w:left="2880" w:hanging="360"/>
      </w:pPr>
      <w:rPr>
        <w:rFonts w:ascii="Wingdings" w:hAnsi="Wingdings" w:hint="default"/>
      </w:rPr>
    </w:lvl>
    <w:lvl w:ilvl="4" w:tplc="E7485258" w:tentative="1">
      <w:start w:val="1"/>
      <w:numFmt w:val="bullet"/>
      <w:lvlText w:val=""/>
      <w:lvlJc w:val="left"/>
      <w:pPr>
        <w:tabs>
          <w:tab w:val="num" w:pos="3600"/>
        </w:tabs>
        <w:ind w:left="3600" w:hanging="360"/>
      </w:pPr>
      <w:rPr>
        <w:rFonts w:ascii="Wingdings" w:hAnsi="Wingdings" w:hint="default"/>
      </w:rPr>
    </w:lvl>
    <w:lvl w:ilvl="5" w:tplc="559EE212" w:tentative="1">
      <w:start w:val="1"/>
      <w:numFmt w:val="bullet"/>
      <w:lvlText w:val=""/>
      <w:lvlJc w:val="left"/>
      <w:pPr>
        <w:tabs>
          <w:tab w:val="num" w:pos="4320"/>
        </w:tabs>
        <w:ind w:left="4320" w:hanging="360"/>
      </w:pPr>
      <w:rPr>
        <w:rFonts w:ascii="Wingdings" w:hAnsi="Wingdings" w:hint="default"/>
      </w:rPr>
    </w:lvl>
    <w:lvl w:ilvl="6" w:tplc="8DCEAB24" w:tentative="1">
      <w:start w:val="1"/>
      <w:numFmt w:val="bullet"/>
      <w:lvlText w:val=""/>
      <w:lvlJc w:val="left"/>
      <w:pPr>
        <w:tabs>
          <w:tab w:val="num" w:pos="5040"/>
        </w:tabs>
        <w:ind w:left="5040" w:hanging="360"/>
      </w:pPr>
      <w:rPr>
        <w:rFonts w:ascii="Wingdings" w:hAnsi="Wingdings" w:hint="default"/>
      </w:rPr>
    </w:lvl>
    <w:lvl w:ilvl="7" w:tplc="0F7A3052" w:tentative="1">
      <w:start w:val="1"/>
      <w:numFmt w:val="bullet"/>
      <w:lvlText w:val=""/>
      <w:lvlJc w:val="left"/>
      <w:pPr>
        <w:tabs>
          <w:tab w:val="num" w:pos="5760"/>
        </w:tabs>
        <w:ind w:left="5760" w:hanging="360"/>
      </w:pPr>
      <w:rPr>
        <w:rFonts w:ascii="Wingdings" w:hAnsi="Wingdings" w:hint="default"/>
      </w:rPr>
    </w:lvl>
    <w:lvl w:ilvl="8" w:tplc="22381A3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3776BE6"/>
    <w:multiLevelType w:val="hybridMultilevel"/>
    <w:tmpl w:val="506A6074"/>
    <w:lvl w:ilvl="0" w:tplc="BCD85F8A">
      <w:start w:val="1"/>
      <w:numFmt w:val="bullet"/>
      <w:lvlText w:val=""/>
      <w:lvlJc w:val="left"/>
      <w:pPr>
        <w:tabs>
          <w:tab w:val="num" w:pos="720"/>
        </w:tabs>
        <w:ind w:left="720" w:hanging="360"/>
      </w:pPr>
      <w:rPr>
        <w:rFonts w:ascii="Wingdings" w:hAnsi="Wingdings" w:hint="default"/>
      </w:rPr>
    </w:lvl>
    <w:lvl w:ilvl="1" w:tplc="873446E4" w:tentative="1">
      <w:start w:val="1"/>
      <w:numFmt w:val="bullet"/>
      <w:lvlText w:val=""/>
      <w:lvlJc w:val="left"/>
      <w:pPr>
        <w:tabs>
          <w:tab w:val="num" w:pos="1440"/>
        </w:tabs>
        <w:ind w:left="1440" w:hanging="360"/>
      </w:pPr>
      <w:rPr>
        <w:rFonts w:ascii="Wingdings" w:hAnsi="Wingdings" w:hint="default"/>
      </w:rPr>
    </w:lvl>
    <w:lvl w:ilvl="2" w:tplc="13364B96" w:tentative="1">
      <w:start w:val="1"/>
      <w:numFmt w:val="bullet"/>
      <w:lvlText w:val=""/>
      <w:lvlJc w:val="left"/>
      <w:pPr>
        <w:tabs>
          <w:tab w:val="num" w:pos="2160"/>
        </w:tabs>
        <w:ind w:left="2160" w:hanging="360"/>
      </w:pPr>
      <w:rPr>
        <w:rFonts w:ascii="Wingdings" w:hAnsi="Wingdings" w:hint="default"/>
      </w:rPr>
    </w:lvl>
    <w:lvl w:ilvl="3" w:tplc="3E2CA8FE" w:tentative="1">
      <w:start w:val="1"/>
      <w:numFmt w:val="bullet"/>
      <w:lvlText w:val=""/>
      <w:lvlJc w:val="left"/>
      <w:pPr>
        <w:tabs>
          <w:tab w:val="num" w:pos="2880"/>
        </w:tabs>
        <w:ind w:left="2880" w:hanging="360"/>
      </w:pPr>
      <w:rPr>
        <w:rFonts w:ascii="Wingdings" w:hAnsi="Wingdings" w:hint="default"/>
      </w:rPr>
    </w:lvl>
    <w:lvl w:ilvl="4" w:tplc="C2BE6C7A" w:tentative="1">
      <w:start w:val="1"/>
      <w:numFmt w:val="bullet"/>
      <w:lvlText w:val=""/>
      <w:lvlJc w:val="left"/>
      <w:pPr>
        <w:tabs>
          <w:tab w:val="num" w:pos="3600"/>
        </w:tabs>
        <w:ind w:left="3600" w:hanging="360"/>
      </w:pPr>
      <w:rPr>
        <w:rFonts w:ascii="Wingdings" w:hAnsi="Wingdings" w:hint="default"/>
      </w:rPr>
    </w:lvl>
    <w:lvl w:ilvl="5" w:tplc="08DC52D6" w:tentative="1">
      <w:start w:val="1"/>
      <w:numFmt w:val="bullet"/>
      <w:lvlText w:val=""/>
      <w:lvlJc w:val="left"/>
      <w:pPr>
        <w:tabs>
          <w:tab w:val="num" w:pos="4320"/>
        </w:tabs>
        <w:ind w:left="4320" w:hanging="360"/>
      </w:pPr>
      <w:rPr>
        <w:rFonts w:ascii="Wingdings" w:hAnsi="Wingdings" w:hint="default"/>
      </w:rPr>
    </w:lvl>
    <w:lvl w:ilvl="6" w:tplc="41EEC156" w:tentative="1">
      <w:start w:val="1"/>
      <w:numFmt w:val="bullet"/>
      <w:lvlText w:val=""/>
      <w:lvlJc w:val="left"/>
      <w:pPr>
        <w:tabs>
          <w:tab w:val="num" w:pos="5040"/>
        </w:tabs>
        <w:ind w:left="5040" w:hanging="360"/>
      </w:pPr>
      <w:rPr>
        <w:rFonts w:ascii="Wingdings" w:hAnsi="Wingdings" w:hint="default"/>
      </w:rPr>
    </w:lvl>
    <w:lvl w:ilvl="7" w:tplc="B9AEC346" w:tentative="1">
      <w:start w:val="1"/>
      <w:numFmt w:val="bullet"/>
      <w:lvlText w:val=""/>
      <w:lvlJc w:val="left"/>
      <w:pPr>
        <w:tabs>
          <w:tab w:val="num" w:pos="5760"/>
        </w:tabs>
        <w:ind w:left="5760" w:hanging="360"/>
      </w:pPr>
      <w:rPr>
        <w:rFonts w:ascii="Wingdings" w:hAnsi="Wingdings" w:hint="default"/>
      </w:rPr>
    </w:lvl>
    <w:lvl w:ilvl="8" w:tplc="E8D499DE"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B6311B"/>
    <w:multiLevelType w:val="hybridMultilevel"/>
    <w:tmpl w:val="4D64727E"/>
    <w:lvl w:ilvl="0" w:tplc="D15C5990">
      <w:start w:val="1"/>
      <w:numFmt w:val="bullet"/>
      <w:lvlText w:val="o"/>
      <w:lvlJc w:val="left"/>
      <w:pPr>
        <w:tabs>
          <w:tab w:val="num" w:pos="720"/>
        </w:tabs>
        <w:ind w:left="720" w:hanging="360"/>
      </w:pPr>
      <w:rPr>
        <w:rFonts w:ascii="Courier New" w:hAnsi="Courier New" w:hint="default"/>
      </w:rPr>
    </w:lvl>
    <w:lvl w:ilvl="1" w:tplc="599C18D0" w:tentative="1">
      <w:start w:val="1"/>
      <w:numFmt w:val="bullet"/>
      <w:lvlText w:val="o"/>
      <w:lvlJc w:val="left"/>
      <w:pPr>
        <w:tabs>
          <w:tab w:val="num" w:pos="1440"/>
        </w:tabs>
        <w:ind w:left="1440" w:hanging="360"/>
      </w:pPr>
      <w:rPr>
        <w:rFonts w:ascii="Courier New" w:hAnsi="Courier New" w:hint="default"/>
      </w:rPr>
    </w:lvl>
    <w:lvl w:ilvl="2" w:tplc="2F92510A" w:tentative="1">
      <w:start w:val="1"/>
      <w:numFmt w:val="bullet"/>
      <w:lvlText w:val="o"/>
      <w:lvlJc w:val="left"/>
      <w:pPr>
        <w:tabs>
          <w:tab w:val="num" w:pos="2160"/>
        </w:tabs>
        <w:ind w:left="2160" w:hanging="360"/>
      </w:pPr>
      <w:rPr>
        <w:rFonts w:ascii="Courier New" w:hAnsi="Courier New" w:hint="default"/>
      </w:rPr>
    </w:lvl>
    <w:lvl w:ilvl="3" w:tplc="431AA4B8" w:tentative="1">
      <w:start w:val="1"/>
      <w:numFmt w:val="bullet"/>
      <w:lvlText w:val="o"/>
      <w:lvlJc w:val="left"/>
      <w:pPr>
        <w:tabs>
          <w:tab w:val="num" w:pos="2880"/>
        </w:tabs>
        <w:ind w:left="2880" w:hanging="360"/>
      </w:pPr>
      <w:rPr>
        <w:rFonts w:ascii="Courier New" w:hAnsi="Courier New" w:hint="default"/>
      </w:rPr>
    </w:lvl>
    <w:lvl w:ilvl="4" w:tplc="9B20A6CE" w:tentative="1">
      <w:start w:val="1"/>
      <w:numFmt w:val="bullet"/>
      <w:lvlText w:val="o"/>
      <w:lvlJc w:val="left"/>
      <w:pPr>
        <w:tabs>
          <w:tab w:val="num" w:pos="3600"/>
        </w:tabs>
        <w:ind w:left="3600" w:hanging="360"/>
      </w:pPr>
      <w:rPr>
        <w:rFonts w:ascii="Courier New" w:hAnsi="Courier New" w:hint="default"/>
      </w:rPr>
    </w:lvl>
    <w:lvl w:ilvl="5" w:tplc="CADCF092" w:tentative="1">
      <w:start w:val="1"/>
      <w:numFmt w:val="bullet"/>
      <w:lvlText w:val="o"/>
      <w:lvlJc w:val="left"/>
      <w:pPr>
        <w:tabs>
          <w:tab w:val="num" w:pos="4320"/>
        </w:tabs>
        <w:ind w:left="4320" w:hanging="360"/>
      </w:pPr>
      <w:rPr>
        <w:rFonts w:ascii="Courier New" w:hAnsi="Courier New" w:hint="default"/>
      </w:rPr>
    </w:lvl>
    <w:lvl w:ilvl="6" w:tplc="D7126572" w:tentative="1">
      <w:start w:val="1"/>
      <w:numFmt w:val="bullet"/>
      <w:lvlText w:val="o"/>
      <w:lvlJc w:val="left"/>
      <w:pPr>
        <w:tabs>
          <w:tab w:val="num" w:pos="5040"/>
        </w:tabs>
        <w:ind w:left="5040" w:hanging="360"/>
      </w:pPr>
      <w:rPr>
        <w:rFonts w:ascii="Courier New" w:hAnsi="Courier New" w:hint="default"/>
      </w:rPr>
    </w:lvl>
    <w:lvl w:ilvl="7" w:tplc="380A5D6C" w:tentative="1">
      <w:start w:val="1"/>
      <w:numFmt w:val="bullet"/>
      <w:lvlText w:val="o"/>
      <w:lvlJc w:val="left"/>
      <w:pPr>
        <w:tabs>
          <w:tab w:val="num" w:pos="5760"/>
        </w:tabs>
        <w:ind w:left="5760" w:hanging="360"/>
      </w:pPr>
      <w:rPr>
        <w:rFonts w:ascii="Courier New" w:hAnsi="Courier New" w:hint="default"/>
      </w:rPr>
    </w:lvl>
    <w:lvl w:ilvl="8" w:tplc="51C46528" w:tentative="1">
      <w:start w:val="1"/>
      <w:numFmt w:val="bullet"/>
      <w:lvlText w:val="o"/>
      <w:lvlJc w:val="left"/>
      <w:pPr>
        <w:tabs>
          <w:tab w:val="num" w:pos="6480"/>
        </w:tabs>
        <w:ind w:left="6480" w:hanging="360"/>
      </w:pPr>
      <w:rPr>
        <w:rFonts w:ascii="Courier New" w:hAnsi="Courier New" w:hint="default"/>
      </w:rPr>
    </w:lvl>
  </w:abstractNum>
  <w:abstractNum w:abstractNumId="15" w15:restartNumberingAfterBreak="0">
    <w:nsid w:val="1A5615B8"/>
    <w:multiLevelType w:val="hybridMultilevel"/>
    <w:tmpl w:val="C79C4E02"/>
    <w:lvl w:ilvl="0" w:tplc="29621FFA">
      <w:start w:val="1"/>
      <w:numFmt w:val="bullet"/>
      <w:lvlText w:val="o"/>
      <w:lvlJc w:val="left"/>
      <w:pPr>
        <w:tabs>
          <w:tab w:val="num" w:pos="720"/>
        </w:tabs>
        <w:ind w:left="720" w:hanging="360"/>
      </w:pPr>
      <w:rPr>
        <w:rFonts w:ascii="Courier New" w:hAnsi="Courier New" w:hint="default"/>
      </w:rPr>
    </w:lvl>
    <w:lvl w:ilvl="1" w:tplc="2FBCBD62" w:tentative="1">
      <w:start w:val="1"/>
      <w:numFmt w:val="bullet"/>
      <w:lvlText w:val="o"/>
      <w:lvlJc w:val="left"/>
      <w:pPr>
        <w:tabs>
          <w:tab w:val="num" w:pos="1440"/>
        </w:tabs>
        <w:ind w:left="1440" w:hanging="360"/>
      </w:pPr>
      <w:rPr>
        <w:rFonts w:ascii="Courier New" w:hAnsi="Courier New" w:hint="default"/>
      </w:rPr>
    </w:lvl>
    <w:lvl w:ilvl="2" w:tplc="1042F3DC" w:tentative="1">
      <w:start w:val="1"/>
      <w:numFmt w:val="bullet"/>
      <w:lvlText w:val="o"/>
      <w:lvlJc w:val="left"/>
      <w:pPr>
        <w:tabs>
          <w:tab w:val="num" w:pos="2160"/>
        </w:tabs>
        <w:ind w:left="2160" w:hanging="360"/>
      </w:pPr>
      <w:rPr>
        <w:rFonts w:ascii="Courier New" w:hAnsi="Courier New" w:hint="default"/>
      </w:rPr>
    </w:lvl>
    <w:lvl w:ilvl="3" w:tplc="EECCABB4" w:tentative="1">
      <w:start w:val="1"/>
      <w:numFmt w:val="bullet"/>
      <w:lvlText w:val="o"/>
      <w:lvlJc w:val="left"/>
      <w:pPr>
        <w:tabs>
          <w:tab w:val="num" w:pos="2880"/>
        </w:tabs>
        <w:ind w:left="2880" w:hanging="360"/>
      </w:pPr>
      <w:rPr>
        <w:rFonts w:ascii="Courier New" w:hAnsi="Courier New" w:hint="default"/>
      </w:rPr>
    </w:lvl>
    <w:lvl w:ilvl="4" w:tplc="A980027C" w:tentative="1">
      <w:start w:val="1"/>
      <w:numFmt w:val="bullet"/>
      <w:lvlText w:val="o"/>
      <w:lvlJc w:val="left"/>
      <w:pPr>
        <w:tabs>
          <w:tab w:val="num" w:pos="3600"/>
        </w:tabs>
        <w:ind w:left="3600" w:hanging="360"/>
      </w:pPr>
      <w:rPr>
        <w:rFonts w:ascii="Courier New" w:hAnsi="Courier New" w:hint="default"/>
      </w:rPr>
    </w:lvl>
    <w:lvl w:ilvl="5" w:tplc="BBE6125C" w:tentative="1">
      <w:start w:val="1"/>
      <w:numFmt w:val="bullet"/>
      <w:lvlText w:val="o"/>
      <w:lvlJc w:val="left"/>
      <w:pPr>
        <w:tabs>
          <w:tab w:val="num" w:pos="4320"/>
        </w:tabs>
        <w:ind w:left="4320" w:hanging="360"/>
      </w:pPr>
      <w:rPr>
        <w:rFonts w:ascii="Courier New" w:hAnsi="Courier New" w:hint="default"/>
      </w:rPr>
    </w:lvl>
    <w:lvl w:ilvl="6" w:tplc="AB44CD00" w:tentative="1">
      <w:start w:val="1"/>
      <w:numFmt w:val="bullet"/>
      <w:lvlText w:val="o"/>
      <w:lvlJc w:val="left"/>
      <w:pPr>
        <w:tabs>
          <w:tab w:val="num" w:pos="5040"/>
        </w:tabs>
        <w:ind w:left="5040" w:hanging="360"/>
      </w:pPr>
      <w:rPr>
        <w:rFonts w:ascii="Courier New" w:hAnsi="Courier New" w:hint="default"/>
      </w:rPr>
    </w:lvl>
    <w:lvl w:ilvl="7" w:tplc="13CA7D86" w:tentative="1">
      <w:start w:val="1"/>
      <w:numFmt w:val="bullet"/>
      <w:lvlText w:val="o"/>
      <w:lvlJc w:val="left"/>
      <w:pPr>
        <w:tabs>
          <w:tab w:val="num" w:pos="5760"/>
        </w:tabs>
        <w:ind w:left="5760" w:hanging="360"/>
      </w:pPr>
      <w:rPr>
        <w:rFonts w:ascii="Courier New" w:hAnsi="Courier New" w:hint="default"/>
      </w:rPr>
    </w:lvl>
    <w:lvl w:ilvl="8" w:tplc="00A413A2"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7"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21091700"/>
    <w:multiLevelType w:val="hybridMultilevel"/>
    <w:tmpl w:val="22BAADAA"/>
    <w:lvl w:ilvl="0" w:tplc="0076FA06">
      <w:start w:val="1"/>
      <w:numFmt w:val="bullet"/>
      <w:lvlText w:val=""/>
      <w:lvlJc w:val="left"/>
      <w:pPr>
        <w:tabs>
          <w:tab w:val="num" w:pos="720"/>
        </w:tabs>
        <w:ind w:left="720" w:hanging="360"/>
      </w:pPr>
      <w:rPr>
        <w:rFonts w:ascii="Wingdings" w:hAnsi="Wingdings" w:hint="default"/>
      </w:rPr>
    </w:lvl>
    <w:lvl w:ilvl="1" w:tplc="44BA154C" w:tentative="1">
      <w:start w:val="1"/>
      <w:numFmt w:val="bullet"/>
      <w:lvlText w:val=""/>
      <w:lvlJc w:val="left"/>
      <w:pPr>
        <w:tabs>
          <w:tab w:val="num" w:pos="1440"/>
        </w:tabs>
        <w:ind w:left="1440" w:hanging="360"/>
      </w:pPr>
      <w:rPr>
        <w:rFonts w:ascii="Wingdings" w:hAnsi="Wingdings" w:hint="default"/>
      </w:rPr>
    </w:lvl>
    <w:lvl w:ilvl="2" w:tplc="7A603B38" w:tentative="1">
      <w:start w:val="1"/>
      <w:numFmt w:val="bullet"/>
      <w:lvlText w:val=""/>
      <w:lvlJc w:val="left"/>
      <w:pPr>
        <w:tabs>
          <w:tab w:val="num" w:pos="2160"/>
        </w:tabs>
        <w:ind w:left="2160" w:hanging="360"/>
      </w:pPr>
      <w:rPr>
        <w:rFonts w:ascii="Wingdings" w:hAnsi="Wingdings" w:hint="default"/>
      </w:rPr>
    </w:lvl>
    <w:lvl w:ilvl="3" w:tplc="46940E74" w:tentative="1">
      <w:start w:val="1"/>
      <w:numFmt w:val="bullet"/>
      <w:lvlText w:val=""/>
      <w:lvlJc w:val="left"/>
      <w:pPr>
        <w:tabs>
          <w:tab w:val="num" w:pos="2880"/>
        </w:tabs>
        <w:ind w:left="2880" w:hanging="360"/>
      </w:pPr>
      <w:rPr>
        <w:rFonts w:ascii="Wingdings" w:hAnsi="Wingdings" w:hint="default"/>
      </w:rPr>
    </w:lvl>
    <w:lvl w:ilvl="4" w:tplc="BE78903A" w:tentative="1">
      <w:start w:val="1"/>
      <w:numFmt w:val="bullet"/>
      <w:lvlText w:val=""/>
      <w:lvlJc w:val="left"/>
      <w:pPr>
        <w:tabs>
          <w:tab w:val="num" w:pos="3600"/>
        </w:tabs>
        <w:ind w:left="3600" w:hanging="360"/>
      </w:pPr>
      <w:rPr>
        <w:rFonts w:ascii="Wingdings" w:hAnsi="Wingdings" w:hint="default"/>
      </w:rPr>
    </w:lvl>
    <w:lvl w:ilvl="5" w:tplc="9F0AC914" w:tentative="1">
      <w:start w:val="1"/>
      <w:numFmt w:val="bullet"/>
      <w:lvlText w:val=""/>
      <w:lvlJc w:val="left"/>
      <w:pPr>
        <w:tabs>
          <w:tab w:val="num" w:pos="4320"/>
        </w:tabs>
        <w:ind w:left="4320" w:hanging="360"/>
      </w:pPr>
      <w:rPr>
        <w:rFonts w:ascii="Wingdings" w:hAnsi="Wingdings" w:hint="default"/>
      </w:rPr>
    </w:lvl>
    <w:lvl w:ilvl="6" w:tplc="8CA89580" w:tentative="1">
      <w:start w:val="1"/>
      <w:numFmt w:val="bullet"/>
      <w:lvlText w:val=""/>
      <w:lvlJc w:val="left"/>
      <w:pPr>
        <w:tabs>
          <w:tab w:val="num" w:pos="5040"/>
        </w:tabs>
        <w:ind w:left="5040" w:hanging="360"/>
      </w:pPr>
      <w:rPr>
        <w:rFonts w:ascii="Wingdings" w:hAnsi="Wingdings" w:hint="default"/>
      </w:rPr>
    </w:lvl>
    <w:lvl w:ilvl="7" w:tplc="C996253C" w:tentative="1">
      <w:start w:val="1"/>
      <w:numFmt w:val="bullet"/>
      <w:lvlText w:val=""/>
      <w:lvlJc w:val="left"/>
      <w:pPr>
        <w:tabs>
          <w:tab w:val="num" w:pos="5760"/>
        </w:tabs>
        <w:ind w:left="5760" w:hanging="360"/>
      </w:pPr>
      <w:rPr>
        <w:rFonts w:ascii="Wingdings" w:hAnsi="Wingdings" w:hint="default"/>
      </w:rPr>
    </w:lvl>
    <w:lvl w:ilvl="8" w:tplc="C0E82E3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2" w15:restartNumberingAfterBreak="0">
    <w:nsid w:val="4189603E"/>
    <w:multiLevelType w:val="multilevel"/>
    <w:tmpl w:val="CC9C2BF6"/>
    <w:lvl w:ilvl="0">
      <w:start w:val="1"/>
      <w:numFmt w:val="upperRoman"/>
      <w:lvlText w:val="%1."/>
      <w:lvlJc w:val="center"/>
      <w:pPr>
        <w:tabs>
          <w:tab w:val="num" w:pos="576"/>
        </w:tabs>
        <w:ind w:firstLine="21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0070C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0"/>
  </w:num>
  <w:num w:numId="2">
    <w:abstractNumId w:val="25"/>
  </w:num>
  <w:num w:numId="3">
    <w:abstractNumId w:val="19"/>
  </w:num>
  <w:num w:numId="4">
    <w:abstractNumId w:val="22"/>
  </w:num>
  <w:num w:numId="5">
    <w:abstractNumId w:val="22"/>
  </w:num>
  <w:num w:numId="6">
    <w:abstractNumId w:val="22"/>
  </w:num>
  <w:num w:numId="7">
    <w:abstractNumId w:val="22"/>
  </w:num>
  <w:num w:numId="8">
    <w:abstractNumId w:val="24"/>
  </w:num>
  <w:num w:numId="9">
    <w:abstractNumId w:val="26"/>
  </w:num>
  <w:num w:numId="10">
    <w:abstractNumId w:val="21"/>
  </w:num>
  <w:num w:numId="11">
    <w:abstractNumId w:val="17"/>
  </w:num>
  <w:num w:numId="12">
    <w:abstractNumId w:val="16"/>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22"/>
  </w:num>
  <w:num w:numId="26">
    <w:abstractNumId w:val="22"/>
  </w:num>
  <w:num w:numId="27">
    <w:abstractNumId w:val="22"/>
  </w:num>
  <w:num w:numId="28">
    <w:abstractNumId w:val="22"/>
  </w:num>
  <w:num w:numId="29">
    <w:abstractNumId w:val="22"/>
  </w:num>
  <w:num w:numId="30">
    <w:abstractNumId w:val="22"/>
  </w:num>
  <w:num w:numId="31">
    <w:abstractNumId w:val="22"/>
  </w:num>
  <w:num w:numId="32">
    <w:abstractNumId w:val="12"/>
  </w:num>
  <w:num w:numId="33">
    <w:abstractNumId w:val="14"/>
  </w:num>
  <w:num w:numId="34">
    <w:abstractNumId w:val="13"/>
  </w:num>
  <w:num w:numId="35">
    <w:abstractNumId w:val="15"/>
  </w:num>
  <w:num w:numId="36">
    <w:abstractNumId w:val="18"/>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4338"/>
    <w:rsid w:val="000163BF"/>
    <w:rsid w:val="00016CAB"/>
    <w:rsid w:val="000313C3"/>
    <w:rsid w:val="0004781E"/>
    <w:rsid w:val="00053A32"/>
    <w:rsid w:val="00063626"/>
    <w:rsid w:val="0008758A"/>
    <w:rsid w:val="000C1E68"/>
    <w:rsid w:val="000C5956"/>
    <w:rsid w:val="000D7196"/>
    <w:rsid w:val="000E3C8A"/>
    <w:rsid w:val="000E7271"/>
    <w:rsid w:val="00101D69"/>
    <w:rsid w:val="001030CF"/>
    <w:rsid w:val="00117522"/>
    <w:rsid w:val="001357DD"/>
    <w:rsid w:val="001457EC"/>
    <w:rsid w:val="00147A6E"/>
    <w:rsid w:val="00186754"/>
    <w:rsid w:val="001A2EFD"/>
    <w:rsid w:val="001A3B3D"/>
    <w:rsid w:val="001B67DC"/>
    <w:rsid w:val="001E3C31"/>
    <w:rsid w:val="00221965"/>
    <w:rsid w:val="002254A9"/>
    <w:rsid w:val="00233D97"/>
    <w:rsid w:val="002341F4"/>
    <w:rsid w:val="002347A2"/>
    <w:rsid w:val="002850E3"/>
    <w:rsid w:val="00285489"/>
    <w:rsid w:val="002A5EF6"/>
    <w:rsid w:val="002C3A4C"/>
    <w:rsid w:val="002C5437"/>
    <w:rsid w:val="002E0D98"/>
    <w:rsid w:val="00306D70"/>
    <w:rsid w:val="00316A24"/>
    <w:rsid w:val="00354FCF"/>
    <w:rsid w:val="00375E68"/>
    <w:rsid w:val="003959F7"/>
    <w:rsid w:val="003A19E2"/>
    <w:rsid w:val="003B2B40"/>
    <w:rsid w:val="003B4E04"/>
    <w:rsid w:val="003D67AD"/>
    <w:rsid w:val="003F5A08"/>
    <w:rsid w:val="00415AD4"/>
    <w:rsid w:val="00416D2F"/>
    <w:rsid w:val="00420716"/>
    <w:rsid w:val="004325FB"/>
    <w:rsid w:val="004378C4"/>
    <w:rsid w:val="004432BA"/>
    <w:rsid w:val="0044407E"/>
    <w:rsid w:val="00447BB9"/>
    <w:rsid w:val="0046031D"/>
    <w:rsid w:val="00473AC9"/>
    <w:rsid w:val="00486C6C"/>
    <w:rsid w:val="004D72B5"/>
    <w:rsid w:val="004E474B"/>
    <w:rsid w:val="0055170B"/>
    <w:rsid w:val="00551B7F"/>
    <w:rsid w:val="0056610F"/>
    <w:rsid w:val="00575BCA"/>
    <w:rsid w:val="00580969"/>
    <w:rsid w:val="005B0344"/>
    <w:rsid w:val="005B520E"/>
    <w:rsid w:val="005C1B1D"/>
    <w:rsid w:val="005D6905"/>
    <w:rsid w:val="005E22B7"/>
    <w:rsid w:val="005E2800"/>
    <w:rsid w:val="0060172A"/>
    <w:rsid w:val="00605825"/>
    <w:rsid w:val="00640E54"/>
    <w:rsid w:val="00645D22"/>
    <w:rsid w:val="006476B9"/>
    <w:rsid w:val="00651A08"/>
    <w:rsid w:val="00654204"/>
    <w:rsid w:val="00670434"/>
    <w:rsid w:val="006722C9"/>
    <w:rsid w:val="006777B7"/>
    <w:rsid w:val="006B106C"/>
    <w:rsid w:val="006B6B66"/>
    <w:rsid w:val="006E2C22"/>
    <w:rsid w:val="006F6D3D"/>
    <w:rsid w:val="00712FD6"/>
    <w:rsid w:val="00715BEA"/>
    <w:rsid w:val="00740EEA"/>
    <w:rsid w:val="00743BC9"/>
    <w:rsid w:val="00784992"/>
    <w:rsid w:val="00794804"/>
    <w:rsid w:val="00795F7A"/>
    <w:rsid w:val="007B33F1"/>
    <w:rsid w:val="007B6DDA"/>
    <w:rsid w:val="007C0308"/>
    <w:rsid w:val="007C2FF2"/>
    <w:rsid w:val="007D6232"/>
    <w:rsid w:val="007F1F99"/>
    <w:rsid w:val="007F7511"/>
    <w:rsid w:val="007F768F"/>
    <w:rsid w:val="00805B81"/>
    <w:rsid w:val="0080791D"/>
    <w:rsid w:val="00836367"/>
    <w:rsid w:val="00873603"/>
    <w:rsid w:val="008A1B6F"/>
    <w:rsid w:val="008A2C7D"/>
    <w:rsid w:val="008B6524"/>
    <w:rsid w:val="008C4B23"/>
    <w:rsid w:val="008C5BDC"/>
    <w:rsid w:val="008F6E2C"/>
    <w:rsid w:val="009303D9"/>
    <w:rsid w:val="00932A32"/>
    <w:rsid w:val="00933C64"/>
    <w:rsid w:val="00972203"/>
    <w:rsid w:val="009745BF"/>
    <w:rsid w:val="009944AC"/>
    <w:rsid w:val="009A4198"/>
    <w:rsid w:val="009B134A"/>
    <w:rsid w:val="009F1D79"/>
    <w:rsid w:val="009F1F86"/>
    <w:rsid w:val="00A03FA1"/>
    <w:rsid w:val="00A059B3"/>
    <w:rsid w:val="00A06BC9"/>
    <w:rsid w:val="00A12639"/>
    <w:rsid w:val="00A213A6"/>
    <w:rsid w:val="00A3338D"/>
    <w:rsid w:val="00AC4D09"/>
    <w:rsid w:val="00AE3409"/>
    <w:rsid w:val="00B11A60"/>
    <w:rsid w:val="00B22613"/>
    <w:rsid w:val="00B44A76"/>
    <w:rsid w:val="00B768D1"/>
    <w:rsid w:val="00B8058E"/>
    <w:rsid w:val="00B82601"/>
    <w:rsid w:val="00B91650"/>
    <w:rsid w:val="00B9636C"/>
    <w:rsid w:val="00BA0687"/>
    <w:rsid w:val="00BA1025"/>
    <w:rsid w:val="00BB1940"/>
    <w:rsid w:val="00BB51D7"/>
    <w:rsid w:val="00BC3420"/>
    <w:rsid w:val="00BD670B"/>
    <w:rsid w:val="00BE7D3C"/>
    <w:rsid w:val="00BF5FF6"/>
    <w:rsid w:val="00C0207F"/>
    <w:rsid w:val="00C16117"/>
    <w:rsid w:val="00C3075A"/>
    <w:rsid w:val="00C340F4"/>
    <w:rsid w:val="00C35E45"/>
    <w:rsid w:val="00C919A4"/>
    <w:rsid w:val="00CA4392"/>
    <w:rsid w:val="00CC393F"/>
    <w:rsid w:val="00CD4571"/>
    <w:rsid w:val="00CE17FC"/>
    <w:rsid w:val="00CE6C8C"/>
    <w:rsid w:val="00D2176E"/>
    <w:rsid w:val="00D632BE"/>
    <w:rsid w:val="00D708D7"/>
    <w:rsid w:val="00D72D06"/>
    <w:rsid w:val="00D7522C"/>
    <w:rsid w:val="00D7536F"/>
    <w:rsid w:val="00D76668"/>
    <w:rsid w:val="00DA5C2E"/>
    <w:rsid w:val="00DB0D1E"/>
    <w:rsid w:val="00DE20CB"/>
    <w:rsid w:val="00DE7E25"/>
    <w:rsid w:val="00E07383"/>
    <w:rsid w:val="00E165BC"/>
    <w:rsid w:val="00E61E12"/>
    <w:rsid w:val="00E7596C"/>
    <w:rsid w:val="00E770F9"/>
    <w:rsid w:val="00E878F2"/>
    <w:rsid w:val="00EA2837"/>
    <w:rsid w:val="00ED0149"/>
    <w:rsid w:val="00EE5A08"/>
    <w:rsid w:val="00EF7DE3"/>
    <w:rsid w:val="00F02E0F"/>
    <w:rsid w:val="00F03103"/>
    <w:rsid w:val="00F271DE"/>
    <w:rsid w:val="00F370D8"/>
    <w:rsid w:val="00F627DA"/>
    <w:rsid w:val="00F7288F"/>
    <w:rsid w:val="00F847A6"/>
    <w:rsid w:val="00F9441B"/>
    <w:rsid w:val="00F94AF3"/>
    <w:rsid w:val="00FA4C32"/>
    <w:rsid w:val="00FC779B"/>
    <w:rsid w:val="00FE5831"/>
    <w:rsid w:val="00FE7114"/>
    <w:rsid w:val="00FF625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A80D86"/>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722C9"/>
    <w:pPr>
      <w:keepNext/>
      <w:keepLines/>
      <w:numPr>
        <w:numId w:val="37"/>
      </w:numPr>
      <w:tabs>
        <w:tab w:val="left" w:pos="216"/>
      </w:tabs>
      <w:spacing w:before="160" w:after="80"/>
      <w:jc w:val="both"/>
      <w:outlineLvl w:val="0"/>
    </w:pPr>
    <w:rPr>
      <w:b/>
      <w:bCs/>
      <w:smallCaps/>
      <w:noProof/>
      <w:color w:val="0070C0"/>
    </w:rPr>
  </w:style>
  <w:style w:type="paragraph" w:styleId="Heading2">
    <w:name w:val="heading 2"/>
    <w:basedOn w:val="Normal"/>
    <w:next w:val="Normal"/>
    <w:qFormat/>
    <w:rsid w:val="00BB1940"/>
    <w:pPr>
      <w:keepNext/>
      <w:keepLines/>
      <w:numPr>
        <w:ilvl w:val="1"/>
        <w:numId w:val="4"/>
      </w:numPr>
      <w:tabs>
        <w:tab w:val="clear" w:pos="360"/>
        <w:tab w:val="num" w:pos="288"/>
      </w:tabs>
      <w:spacing w:before="120" w:after="60"/>
      <w:jc w:val="left"/>
      <w:outlineLvl w:val="1"/>
    </w:pPr>
    <w:rPr>
      <w:i/>
      <w:iCs/>
      <w:noProof/>
      <w:color w:val="0070C0"/>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63626"/>
    <w:rPr>
      <w:color w:val="0563C1" w:themeColor="hyperlink"/>
      <w:u w:val="single"/>
    </w:rPr>
  </w:style>
  <w:style w:type="character" w:styleId="UnresolvedMention">
    <w:name w:val="Unresolved Mention"/>
    <w:basedOn w:val="DefaultParagraphFont"/>
    <w:uiPriority w:val="99"/>
    <w:semiHidden/>
    <w:unhideWhenUsed/>
    <w:rsid w:val="00063626"/>
    <w:rPr>
      <w:color w:val="605E5C"/>
      <w:shd w:val="clear" w:color="auto" w:fill="E1DFDD"/>
    </w:rPr>
  </w:style>
  <w:style w:type="character" w:styleId="FollowedHyperlink">
    <w:name w:val="FollowedHyperlink"/>
    <w:basedOn w:val="DefaultParagraphFont"/>
    <w:rsid w:val="00FC779B"/>
    <w:rPr>
      <w:color w:val="954F72" w:themeColor="followedHyperlink"/>
      <w:u w:val="single"/>
    </w:rPr>
  </w:style>
  <w:style w:type="character" w:styleId="CommentReference">
    <w:name w:val="annotation reference"/>
    <w:basedOn w:val="DefaultParagraphFont"/>
    <w:rsid w:val="00C340F4"/>
    <w:rPr>
      <w:sz w:val="16"/>
      <w:szCs w:val="16"/>
    </w:rPr>
  </w:style>
  <w:style w:type="paragraph" w:styleId="BalloonText">
    <w:name w:val="Balloon Text"/>
    <w:basedOn w:val="Normal"/>
    <w:link w:val="BalloonTextChar"/>
    <w:semiHidden/>
    <w:unhideWhenUsed/>
    <w:rsid w:val="009A4198"/>
    <w:rPr>
      <w:rFonts w:ascii="Segoe UI" w:hAnsi="Segoe UI" w:cs="Segoe UI"/>
      <w:sz w:val="18"/>
      <w:szCs w:val="18"/>
    </w:rPr>
  </w:style>
  <w:style w:type="character" w:customStyle="1" w:styleId="BalloonTextChar">
    <w:name w:val="Balloon Text Char"/>
    <w:basedOn w:val="DefaultParagraphFont"/>
    <w:link w:val="BalloonText"/>
    <w:semiHidden/>
    <w:rsid w:val="009A4198"/>
    <w:rPr>
      <w:rFonts w:ascii="Segoe UI" w:hAnsi="Segoe UI" w:cs="Segoe UI"/>
      <w:sz w:val="18"/>
      <w:szCs w:val="18"/>
    </w:rPr>
  </w:style>
  <w:style w:type="paragraph" w:customStyle="1" w:styleId="BodyText0">
    <w:name w:val="BodyText"/>
    <w:basedOn w:val="Normal"/>
    <w:qFormat/>
    <w:rsid w:val="002A5EF6"/>
    <w:pPr>
      <w:spacing w:after="160" w:line="276" w:lineRule="auto"/>
      <w:ind w:firstLine="238"/>
      <w:jc w:val="both"/>
    </w:pPr>
  </w:style>
  <w:style w:type="paragraph" w:styleId="Caption">
    <w:name w:val="caption"/>
    <w:basedOn w:val="Normal"/>
    <w:next w:val="Normal"/>
    <w:unhideWhenUsed/>
    <w:qFormat/>
    <w:rsid w:val="00147A6E"/>
    <w:pPr>
      <w:spacing w:after="200"/>
    </w:pPr>
    <w:rPr>
      <w:smallCaps/>
      <w:noProof/>
      <w:sz w:val="16"/>
      <w:szCs w:val="16"/>
    </w:rPr>
  </w:style>
  <w:style w:type="paragraph" w:styleId="BlockText">
    <w:name w:val="Block Text"/>
    <w:basedOn w:val="Normal"/>
    <w:rsid w:val="00C35E4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character" w:styleId="PlaceholderText">
    <w:name w:val="Placeholder Text"/>
    <w:basedOn w:val="DefaultParagraphFont"/>
    <w:uiPriority w:val="99"/>
    <w:semiHidden/>
    <w:rsid w:val="00CE6C8C"/>
    <w:rPr>
      <w:color w:val="808080"/>
    </w:rPr>
  </w:style>
  <w:style w:type="table" w:styleId="TableGrid">
    <w:name w:val="Table Grid"/>
    <w:basedOn w:val="TableNormal"/>
    <w:rsid w:val="00DE20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D67A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642095">
      <w:bodyDiv w:val="1"/>
      <w:marLeft w:val="0"/>
      <w:marRight w:val="0"/>
      <w:marTop w:val="0"/>
      <w:marBottom w:val="0"/>
      <w:divBdr>
        <w:top w:val="none" w:sz="0" w:space="0" w:color="auto"/>
        <w:left w:val="none" w:sz="0" w:space="0" w:color="auto"/>
        <w:bottom w:val="none" w:sz="0" w:space="0" w:color="auto"/>
        <w:right w:val="none" w:sz="0" w:space="0" w:color="auto"/>
      </w:divBdr>
      <w:divsChild>
        <w:div w:id="1135223620">
          <w:marLeft w:val="1166"/>
          <w:marRight w:val="0"/>
          <w:marTop w:val="0"/>
          <w:marBottom w:val="0"/>
          <w:divBdr>
            <w:top w:val="none" w:sz="0" w:space="0" w:color="auto"/>
            <w:left w:val="none" w:sz="0" w:space="0" w:color="auto"/>
            <w:bottom w:val="none" w:sz="0" w:space="0" w:color="auto"/>
            <w:right w:val="none" w:sz="0" w:space="0" w:color="auto"/>
          </w:divBdr>
        </w:div>
        <w:div w:id="1973710910">
          <w:marLeft w:val="1166"/>
          <w:marRight w:val="0"/>
          <w:marTop w:val="0"/>
          <w:marBottom w:val="0"/>
          <w:divBdr>
            <w:top w:val="none" w:sz="0" w:space="0" w:color="auto"/>
            <w:left w:val="none" w:sz="0" w:space="0" w:color="auto"/>
            <w:bottom w:val="none" w:sz="0" w:space="0" w:color="auto"/>
            <w:right w:val="none" w:sz="0" w:space="0" w:color="auto"/>
          </w:divBdr>
        </w:div>
      </w:divsChild>
    </w:div>
    <w:div w:id="545917976">
      <w:bodyDiv w:val="1"/>
      <w:marLeft w:val="0"/>
      <w:marRight w:val="0"/>
      <w:marTop w:val="0"/>
      <w:marBottom w:val="0"/>
      <w:divBdr>
        <w:top w:val="none" w:sz="0" w:space="0" w:color="auto"/>
        <w:left w:val="none" w:sz="0" w:space="0" w:color="auto"/>
        <w:bottom w:val="none" w:sz="0" w:space="0" w:color="auto"/>
        <w:right w:val="none" w:sz="0" w:space="0" w:color="auto"/>
      </w:divBdr>
    </w:div>
    <w:div w:id="915937439">
      <w:bodyDiv w:val="1"/>
      <w:marLeft w:val="0"/>
      <w:marRight w:val="0"/>
      <w:marTop w:val="0"/>
      <w:marBottom w:val="0"/>
      <w:divBdr>
        <w:top w:val="none" w:sz="0" w:space="0" w:color="auto"/>
        <w:left w:val="none" w:sz="0" w:space="0" w:color="auto"/>
        <w:bottom w:val="none" w:sz="0" w:space="0" w:color="auto"/>
        <w:right w:val="none" w:sz="0" w:space="0" w:color="auto"/>
      </w:divBdr>
    </w:div>
    <w:div w:id="1174033177">
      <w:bodyDiv w:val="1"/>
      <w:marLeft w:val="0"/>
      <w:marRight w:val="0"/>
      <w:marTop w:val="0"/>
      <w:marBottom w:val="0"/>
      <w:divBdr>
        <w:top w:val="none" w:sz="0" w:space="0" w:color="auto"/>
        <w:left w:val="none" w:sz="0" w:space="0" w:color="auto"/>
        <w:bottom w:val="none" w:sz="0" w:space="0" w:color="auto"/>
        <w:right w:val="none" w:sz="0" w:space="0" w:color="auto"/>
      </w:divBdr>
      <w:divsChild>
        <w:div w:id="1448770356">
          <w:marLeft w:val="547"/>
          <w:marRight w:val="0"/>
          <w:marTop w:val="86"/>
          <w:marBottom w:val="0"/>
          <w:divBdr>
            <w:top w:val="none" w:sz="0" w:space="0" w:color="auto"/>
            <w:left w:val="none" w:sz="0" w:space="0" w:color="auto"/>
            <w:bottom w:val="none" w:sz="0" w:space="0" w:color="auto"/>
            <w:right w:val="none" w:sz="0" w:space="0" w:color="auto"/>
          </w:divBdr>
        </w:div>
        <w:div w:id="1921719695">
          <w:marLeft w:val="994"/>
          <w:marRight w:val="0"/>
          <w:marTop w:val="86"/>
          <w:marBottom w:val="0"/>
          <w:divBdr>
            <w:top w:val="none" w:sz="0" w:space="0" w:color="auto"/>
            <w:left w:val="none" w:sz="0" w:space="0" w:color="auto"/>
            <w:bottom w:val="none" w:sz="0" w:space="0" w:color="auto"/>
            <w:right w:val="none" w:sz="0" w:space="0" w:color="auto"/>
          </w:divBdr>
        </w:div>
        <w:div w:id="400251979">
          <w:marLeft w:val="994"/>
          <w:marRight w:val="0"/>
          <w:marTop w:val="86"/>
          <w:marBottom w:val="0"/>
          <w:divBdr>
            <w:top w:val="none" w:sz="0" w:space="0" w:color="auto"/>
            <w:left w:val="none" w:sz="0" w:space="0" w:color="auto"/>
            <w:bottom w:val="none" w:sz="0" w:space="0" w:color="auto"/>
            <w:right w:val="none" w:sz="0" w:space="0" w:color="auto"/>
          </w:divBdr>
        </w:div>
        <w:div w:id="502280110">
          <w:marLeft w:val="994"/>
          <w:marRight w:val="0"/>
          <w:marTop w:val="86"/>
          <w:marBottom w:val="0"/>
          <w:divBdr>
            <w:top w:val="none" w:sz="0" w:space="0" w:color="auto"/>
            <w:left w:val="none" w:sz="0" w:space="0" w:color="auto"/>
            <w:bottom w:val="none" w:sz="0" w:space="0" w:color="auto"/>
            <w:right w:val="none" w:sz="0" w:space="0" w:color="auto"/>
          </w:divBdr>
        </w:div>
        <w:div w:id="567612250">
          <w:marLeft w:val="994"/>
          <w:marRight w:val="0"/>
          <w:marTop w:val="86"/>
          <w:marBottom w:val="0"/>
          <w:divBdr>
            <w:top w:val="none" w:sz="0" w:space="0" w:color="auto"/>
            <w:left w:val="none" w:sz="0" w:space="0" w:color="auto"/>
            <w:bottom w:val="none" w:sz="0" w:space="0" w:color="auto"/>
            <w:right w:val="none" w:sz="0" w:space="0" w:color="auto"/>
          </w:divBdr>
        </w:div>
        <w:div w:id="753361501">
          <w:marLeft w:val="994"/>
          <w:marRight w:val="0"/>
          <w:marTop w:val="86"/>
          <w:marBottom w:val="0"/>
          <w:divBdr>
            <w:top w:val="none" w:sz="0" w:space="0" w:color="auto"/>
            <w:left w:val="none" w:sz="0" w:space="0" w:color="auto"/>
            <w:bottom w:val="none" w:sz="0" w:space="0" w:color="auto"/>
            <w:right w:val="none" w:sz="0" w:space="0" w:color="auto"/>
          </w:divBdr>
        </w:div>
        <w:div w:id="1668169956">
          <w:marLeft w:val="994"/>
          <w:marRight w:val="0"/>
          <w:marTop w:val="86"/>
          <w:marBottom w:val="0"/>
          <w:divBdr>
            <w:top w:val="none" w:sz="0" w:space="0" w:color="auto"/>
            <w:left w:val="none" w:sz="0" w:space="0" w:color="auto"/>
            <w:bottom w:val="none" w:sz="0" w:space="0" w:color="auto"/>
            <w:right w:val="none" w:sz="0" w:space="0" w:color="auto"/>
          </w:divBdr>
        </w:div>
        <w:div w:id="1519615819">
          <w:marLeft w:val="547"/>
          <w:marRight w:val="0"/>
          <w:marTop w:val="86"/>
          <w:marBottom w:val="0"/>
          <w:divBdr>
            <w:top w:val="none" w:sz="0" w:space="0" w:color="auto"/>
            <w:left w:val="none" w:sz="0" w:space="0" w:color="auto"/>
            <w:bottom w:val="none" w:sz="0" w:space="0" w:color="auto"/>
            <w:right w:val="none" w:sz="0" w:space="0" w:color="auto"/>
          </w:divBdr>
        </w:div>
        <w:div w:id="1073891977">
          <w:marLeft w:val="806"/>
          <w:marRight w:val="0"/>
          <w:marTop w:val="86"/>
          <w:marBottom w:val="0"/>
          <w:divBdr>
            <w:top w:val="none" w:sz="0" w:space="0" w:color="auto"/>
            <w:left w:val="none" w:sz="0" w:space="0" w:color="auto"/>
            <w:bottom w:val="none" w:sz="0" w:space="0" w:color="auto"/>
            <w:right w:val="none" w:sz="0" w:space="0" w:color="auto"/>
          </w:divBdr>
        </w:div>
        <w:div w:id="982927554">
          <w:marLeft w:val="806"/>
          <w:marRight w:val="0"/>
          <w:marTop w:val="86"/>
          <w:marBottom w:val="0"/>
          <w:divBdr>
            <w:top w:val="none" w:sz="0" w:space="0" w:color="auto"/>
            <w:left w:val="none" w:sz="0" w:space="0" w:color="auto"/>
            <w:bottom w:val="none" w:sz="0" w:space="0" w:color="auto"/>
            <w:right w:val="none" w:sz="0" w:space="0" w:color="auto"/>
          </w:divBdr>
        </w:div>
        <w:div w:id="1528367993">
          <w:marLeft w:val="806"/>
          <w:marRight w:val="0"/>
          <w:marTop w:val="86"/>
          <w:marBottom w:val="0"/>
          <w:divBdr>
            <w:top w:val="none" w:sz="0" w:space="0" w:color="auto"/>
            <w:left w:val="none" w:sz="0" w:space="0" w:color="auto"/>
            <w:bottom w:val="none" w:sz="0" w:space="0" w:color="auto"/>
            <w:right w:val="none" w:sz="0" w:space="0" w:color="auto"/>
          </w:divBdr>
        </w:div>
        <w:div w:id="787510159">
          <w:marLeft w:val="806"/>
          <w:marRight w:val="0"/>
          <w:marTop w:val="86"/>
          <w:marBottom w:val="0"/>
          <w:divBdr>
            <w:top w:val="none" w:sz="0" w:space="0" w:color="auto"/>
            <w:left w:val="none" w:sz="0" w:space="0" w:color="auto"/>
            <w:bottom w:val="none" w:sz="0" w:space="0" w:color="auto"/>
            <w:right w:val="none" w:sz="0" w:space="0" w:color="auto"/>
          </w:divBdr>
        </w:div>
        <w:div w:id="1020471768">
          <w:marLeft w:val="806"/>
          <w:marRight w:val="0"/>
          <w:marTop w:val="86"/>
          <w:marBottom w:val="0"/>
          <w:divBdr>
            <w:top w:val="none" w:sz="0" w:space="0" w:color="auto"/>
            <w:left w:val="none" w:sz="0" w:space="0" w:color="auto"/>
            <w:bottom w:val="none" w:sz="0" w:space="0" w:color="auto"/>
            <w:right w:val="none" w:sz="0" w:space="0" w:color="auto"/>
          </w:divBdr>
        </w:div>
        <w:div w:id="790396393">
          <w:marLeft w:val="806"/>
          <w:marRight w:val="0"/>
          <w:marTop w:val="86"/>
          <w:marBottom w:val="0"/>
          <w:divBdr>
            <w:top w:val="none" w:sz="0" w:space="0" w:color="auto"/>
            <w:left w:val="none" w:sz="0" w:space="0" w:color="auto"/>
            <w:bottom w:val="none" w:sz="0" w:space="0" w:color="auto"/>
            <w:right w:val="none" w:sz="0" w:space="0" w:color="auto"/>
          </w:divBdr>
        </w:div>
        <w:div w:id="404693513">
          <w:marLeft w:val="806"/>
          <w:marRight w:val="0"/>
          <w:marTop w:val="86"/>
          <w:marBottom w:val="0"/>
          <w:divBdr>
            <w:top w:val="none" w:sz="0" w:space="0" w:color="auto"/>
            <w:left w:val="none" w:sz="0" w:space="0" w:color="auto"/>
            <w:bottom w:val="none" w:sz="0" w:space="0" w:color="auto"/>
            <w:right w:val="none" w:sz="0" w:space="0" w:color="auto"/>
          </w:divBdr>
        </w:div>
      </w:divsChild>
    </w:div>
    <w:div w:id="1523476671">
      <w:bodyDiv w:val="1"/>
      <w:marLeft w:val="0"/>
      <w:marRight w:val="0"/>
      <w:marTop w:val="0"/>
      <w:marBottom w:val="0"/>
      <w:divBdr>
        <w:top w:val="none" w:sz="0" w:space="0" w:color="auto"/>
        <w:left w:val="none" w:sz="0" w:space="0" w:color="auto"/>
        <w:bottom w:val="none" w:sz="0" w:space="0" w:color="auto"/>
        <w:right w:val="none" w:sz="0" w:space="0" w:color="auto"/>
      </w:divBdr>
    </w:div>
    <w:div w:id="185410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hdiZizou/Hamun-Lake-NLP-project.git"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github.com/MahdiZizou/Hamun-Lake-NLP-project.git"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orcid.org/0000-0002-6598-9994"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ahdi.akbari@oulu.fi"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F8D6D-1784-46A9-B46F-67E6F5CAF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Pages>
  <Words>14746</Words>
  <Characters>78600</Characters>
  <Application>Microsoft Office Word</Application>
  <DocSecurity>0</DocSecurity>
  <Lines>2183</Lines>
  <Paragraphs>67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hdi Akbari</cp:lastModifiedBy>
  <cp:revision>10</cp:revision>
  <cp:lastPrinted>2020-11-12T18:47:00Z</cp:lastPrinted>
  <dcterms:created xsi:type="dcterms:W3CDTF">2020-11-12T15:52:00Z</dcterms:created>
  <dcterms:modified xsi:type="dcterms:W3CDTF">2020-11-1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82c899-d654-3298-b49a-c182380a508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environmental-research-letters</vt:lpwstr>
  </property>
  <property fmtid="{D5CDD505-2E9C-101B-9397-08002B2CF9AE}" pid="14" name="Mendeley Recent Style Name 4_1">
    <vt:lpwstr>Environmental Research Lette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e-of-physics-harvard</vt:lpwstr>
  </property>
  <property fmtid="{D5CDD505-2E9C-101B-9397-08002B2CF9AE}" pid="18" name="Mendeley Recent Style Name 6_1">
    <vt:lpwstr>Institute of Physics - Harvard</vt:lpwstr>
  </property>
  <property fmtid="{D5CDD505-2E9C-101B-9397-08002B2CF9AE}" pid="19" name="Mendeley Recent Style Id 7_1">
    <vt:lpwstr>http://www.zotero.org/styles/journal-of-hydrology</vt:lpwstr>
  </property>
  <property fmtid="{D5CDD505-2E9C-101B-9397-08002B2CF9AE}" pid="20" name="Mendeley Recent Style Name 7_1">
    <vt:lpwstr>Journal of Hydr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